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AAC5DE" w14:textId="77777777" w:rsidR="005C7712" w:rsidRPr="00071C3D" w:rsidRDefault="005C7712" w:rsidP="005C7712">
      <w:pPr>
        <w:keepNext/>
        <w:keepLines/>
        <w:spacing w:before="200" w:after="0"/>
        <w:outlineLvl w:val="1"/>
        <w:rPr>
          <w:rFonts w:eastAsia="Times New Roman" w:cs="Times New Roman"/>
          <w:b/>
          <w:bCs/>
          <w:color w:val="000000"/>
          <w:sz w:val="28"/>
          <w:szCs w:val="24"/>
          <w:lang w:val="en-GB"/>
        </w:rPr>
      </w:pPr>
      <w:r w:rsidRPr="00071C3D">
        <w:rPr>
          <w:rFonts w:eastAsia="Times New Roman" w:cs="Times New Roman"/>
          <w:b/>
          <w:bCs/>
          <w:color w:val="000000"/>
          <w:sz w:val="28"/>
          <w:szCs w:val="24"/>
          <w:lang w:val="en-GB"/>
        </w:rPr>
        <w:t>3.3 MATERIALS AND METHODS</w:t>
      </w:r>
    </w:p>
    <w:p w14:paraId="3075A214" w14:textId="5210FB28" w:rsidR="005C7712" w:rsidRPr="00071C3D" w:rsidRDefault="005C7712" w:rsidP="005C7712">
      <w:pPr>
        <w:keepNext/>
        <w:keepLines/>
        <w:spacing w:before="200" w:after="0"/>
        <w:outlineLvl w:val="1"/>
        <w:rPr>
          <w:rFonts w:ascii="Times New Roman" w:eastAsia="Times New Roman" w:hAnsi="Times New Roman" w:cs="Times New Roman"/>
          <w:b/>
          <w:bCs/>
          <w:color w:val="000000"/>
          <w:sz w:val="24"/>
          <w:szCs w:val="24"/>
          <w:lang w:val="en-GB"/>
        </w:rPr>
      </w:pPr>
      <w:r w:rsidRPr="00071C3D">
        <w:rPr>
          <w:rFonts w:ascii="Times New Roman" w:eastAsia="Times New Roman" w:hAnsi="Times New Roman" w:cs="Times New Roman"/>
          <w:b/>
          <w:bCs/>
          <w:color w:val="000000"/>
          <w:sz w:val="24"/>
          <w:szCs w:val="24"/>
          <w:lang w:val="en-GB"/>
        </w:rPr>
        <w:t xml:space="preserve">Study site. </w:t>
      </w:r>
      <w:r w:rsidRPr="00071C3D">
        <w:rPr>
          <w:rFonts w:ascii="Times New Roman" w:eastAsia="Calibri" w:hAnsi="Times New Roman" w:cs="Times New Roman"/>
          <w:sz w:val="24"/>
          <w:szCs w:val="24"/>
          <w:lang w:val="en-GB"/>
        </w:rPr>
        <w:t xml:space="preserve">The Forestry Research Centre of the Sabah Forestry Department is located in the Malaysian state of Sabah next to the Sepilok Forest Reserve (5° 10` N, 117° 56` E). The climate of Sabah is predominantly </w:t>
      </w:r>
      <w:proofErr w:type="spellStart"/>
      <w:r w:rsidRPr="00071C3D">
        <w:rPr>
          <w:rFonts w:ascii="Times New Roman" w:eastAsia="Calibri" w:hAnsi="Times New Roman" w:cs="Times New Roman"/>
          <w:sz w:val="24"/>
          <w:szCs w:val="24"/>
          <w:lang w:val="en-GB"/>
        </w:rPr>
        <w:t>aseasonal</w:t>
      </w:r>
      <w:proofErr w:type="spellEnd"/>
      <w:r w:rsidRPr="00071C3D">
        <w:rPr>
          <w:rFonts w:ascii="Times New Roman" w:eastAsia="Calibri" w:hAnsi="Times New Roman" w:cs="Times New Roman"/>
          <w:sz w:val="24"/>
          <w:szCs w:val="24"/>
          <w:lang w:val="en-GB"/>
        </w:rPr>
        <w:t xml:space="preserve">, but there are relatively regular wetter and drier periods throughout the year </w:t>
      </w:r>
      <w:r w:rsidRPr="00071C3D">
        <w:rPr>
          <w:rFonts w:ascii="Times New Roman" w:eastAsia="Calibri" w:hAnsi="Times New Roman" w:cs="Times New Roman"/>
          <w:sz w:val="24"/>
          <w:szCs w:val="24"/>
          <w:lang w:val="en-GB"/>
        </w:rPr>
        <w:fldChar w:fldCharType="begin" w:fldLock="1"/>
      </w:r>
      <w:r>
        <w:rPr>
          <w:rFonts w:ascii="Times New Roman" w:eastAsia="Calibri" w:hAnsi="Times New Roman" w:cs="Times New Roman"/>
          <w:sz w:val="24"/>
          <w:szCs w:val="24"/>
          <w:lang w:val="en-GB"/>
        </w:rPr>
        <w:instrText>ADDIN CSL_CITATION {"citationItems":[{"id":"ITEM-1","itemData":{"DOI":"10.1111/btp.12189","ISSN":"17447429 00063606","abstract":"? 2015 The Association for Tropical Biology and Conservation.The frequency of extreme precipitation events is predicted to increase in some tropical regions in response to global climate change, but the impacts of this form of disturbance on the structure and dynamics of tropical tree communities across heterogeneous landscapes remain understudied. We determined the effects of an extreme precipitation event (EPE) in July 2006 on mortality of dipterocarps on a 68 ha permanent inventory plot in Sepilok Forest Reserve, Sabah. For stems ?30 cm dbh, 12 of the 15 species of Dipterocarpaceae on this plot have significant positive and/or negative associations to habitats defined by topography and soil type. Short-term mortality induced by the EPE was much greater for individuals growing on the alluvial floodplain (13.7%) than in the mudstone (1.4%) or sandstone (0.0%) habitats, but mortality of dipterocarps did not differ among these habitats in the subsequent 5-yr interval. The likelihood of mortality in response to the EPE was highest for a small group of fast growing dipterocarps that possess low wood density and a strong association to the alluvial forest habitat. This group of species represents a high percentage of dipterocarp individuals but a low proportion of dipterocarp diversity in this habitat. We conclude that disturbance induced by high rainfall events contributes to the episodic nature of tropical forest dynamics, and that increases in the frequency of these events would disproportionately impact low-lying alluvial forest environments and some of the species growing in them.","author":[{"dropping-particle":"","family":"Margrove","given":"J.A.","non-dropping-particle":"","parse-names":false,"suffix":""},{"dropping-particle":"","family":"Burslem","given":"D.F.R.P.","non-dropping-particle":"","parse-names":false,"suffix":""},{"dropping-particle":"","family":"Ghazoul","given":"J.","non-dropping-particle":"","parse-names":false,"suffix":""},{"dropping-particle":"","family":"Khoo","given":"E.","non-dropping-particle":"","parse-names":false,"suffix":""},{"dropping-particle":"","family":"Kettle","given":"C.J.","non-dropping-particle":"","parse-names":false,"suffix":""},{"dropping-particle":"","family":"Maycock","given":"C.R.","non-dropping-particle":"","parse-names":false,"suffix":""}],"container-title":"Biotropica","id":"ITEM-1","issue":"1","issued":{"date-parts":[["2015"]]},"page":"66-76","title":"Impacts of an extreme precipitation event on dipterocarp mortality and habitat filtering in a Bornean tropical rain forest","type":"article-journal","volume":"47"},"uris":["http://www.mendeley.com/documents/?uuid=56c332fe-34ca-3fd7-ae23-291678f463a9"]},{"id":"ITEM-2","itemData":{"DOI":"10.1111/btp.12083","ISSN":"00063606","abstract":"Niche differentiation is a prominent mechanism for explaining tree species coexistence in tropical rain forests. Theory predicts that species that are specialized on a set of environmental conditions should competitively exclude generalists in those conditions, and that environmental heterogeneity allows the coexistence of many different species based on niche specialization. Yet, many tropical tree species of the family Dipterocarpaceae have broadly similar habitat preferences, with some occurring widely across several soil types. These soil generalists clearly persist despite the presence of other dipterocarp species that show clear soil specialization. We evaluate comparative seedling performance (growth and survival) of six Shorea species (Dipterocarpaceae) which differ in their adult tree habitat associations within the Sepilok Forest Reserve (Borneo, Malaysia). We tested the hypothesis that seedlings of species associated with a particular soil type perform better on that soil type than seedlings of soil generalist species, with generalists in turn performing better than specialists on a different soil type. We conducted a reciprocal transplant experiment including two soil types (alluvial and mudstone) and two light treatments (gap and understory). The soils differed in soil acidity, Al and P concentration. Observed species-specific differences in seedling responses to soil, light, and occasional flooding events could partially explain observed adult distribution, although not all species could be fully differentiated along these axes. Other trade-offs, such as investment in defense against herbivores and tolerance to soil waterlogging, may play additional roles in explaining coexistence of these species. © 2013 The Association for Tropical Biology and Conservation.","author":[{"dropping-particle":"","family":"Born","given":"Julia","non-dropping-particle":"","parse-names":false,"suffix":""},{"dropping-particle":"","family":"Pluess","given":"Andrea R.","non-dropping-particle":"","parse-names":false,"suffix":""},{"dropping-particle":"","family":"Burslem","given":"David F R P","non-dropping-particle":"","parse-names":false,"suffix":""},{"dropping-particle":"","family":"Nilus","given":"Reuben","non-dropping-particle":"","parse-names":false,"suffix":""},{"dropping-particle":"","family":"Maycock","given":"Colin R.","non-dropping-particle":"","parse-names":false,"suffix":""},{"dropping-particle":"","family":"Ghazoul","given":"Jaboury","non-dropping-particle":"","parse-names":false,"suffix":""}],"container-title":"Biotropica","id":"ITEM-2","issue":"1","issued":{"date-parts":[["2014"]]},"note":"Davies &amp;amp; Becker 1996, De Oliveira &amp;amp; Mori 1999, Lee et al. 2002)","page":"58-68","title":"Differing life history characteristics support coexistence of tree soil generalist and specialist species in tropical rain forests","type":"article-journal","volume":"46"},"uris":["http://www.mendeley.com/documents/?uuid=1803fa7b-fda0-473b-8dfc-c4acd4a638de"]},{"id":"ITEM-3","itemData":{"DOI":"10.1111/j.1654-1103.2005.tb02406.x","ISBN":"1100-9233","ISSN":"11009233","abstract":"Question: The evolution of general flowering and mast fruit- ing of dipterocarps in tropical rain forest has been explained by different mechanisms. We studied whether the abundance of flowering conspecifics influences the recruitment success of tropical forest trees in Borneo. Location: Sepilok Forest Reserve, Sabah, Malaysia. Method: We examined the recruitment success of 17 species of Dipterocarpaceae in a 640-ha sample area over two flower- ing events in 2001-2002 using seed traps and quadrats. Seed predation experiments were used to investigate if post-disper- sal seed survival was density-dependent. Results: We found a negative relationship between the per- centage of flowers abscised per individual and the number of flowering conspecifics and a positive relationship between the percent of flowering trees that produced viable seeds and the number of flowering conspecifics. However, we found no evidence of decreasing pre- and post-dispersal predation with increasing numbers of flowering conspecifics. High levels of flower abscission, and pre- and post-dispersal seed mortality, resulted in near-complete recruitment failure of most species, with only three species successfully recruiting in only one year. One of these, Parashorea tomentella, satiated seed preda- tors over a large area, while Hopea beccariana and Shorea multiflora only recruited in small isolated clumps. Seed preda- tion experiments suggest that post-dispersal seed survival was positively density-dependent in the short-term. Conclusions: Increased density of flowering conspecifics may contribute to increased likelihood of successful cross-pollina- tion during low intensity flowering events and, in some cases, to enhanced probability of short-term seed and seedling sur- vival. Both processes may contribute to the evolution of mast fruiting and general flowering in Southeast Asian lowland dipterocarp forests.","author":[{"dropping-particle":"","family":"Maycock","given":"Colin R.","non-dropping-particle":"","parse-names":false,"suffix":""},{"dropping-particle":"","family":"Thewlis","given":"Richard N.","non-dropping-particle":"","parse-names":false,"suffix":""},{"dropping-particle":"","family":"Ghazoul","given":"Jaboury","non-dropping-particle":"","parse-names":false,"suffix":""},{"dropping-particle":"","family":"Nilus","given":"Reuben","non-dropping-particle":"","parse-names":false,"suffix":""},{"dropping-particle":"","family":"Burslem","given":"David F. R. P.","non-dropping-particle":"","parse-names":false,"suffix":""}],"container-title":"Journal of Vegetation Science","id":"ITEM-3","issue":"6","issued":{"date-parts":[["2005"]]},"page":"635-646","title":"Reproduction of dipterocarps during low intensity masting events in a Bornean rain forest","type":"article-journal","volume":"16"},"uris":["http://www.mendeley.com/documents/?uuid=5b971434-96ee-4fef-b9b2-c00e7438b99d"]}],"mendeley":{"formattedCitation":"(Born et al., 2014; Margrove et al., 2015; Maycock, Thewlis, Ghazoul, Nilus, &amp; Burslem, 2005)","manualFormatting":"(Maycock et al., 2005; Born et al., 2014; Margrove et al., 2015","plainTextFormattedCitation":"(Born et al., 2014; Margrove et al., 2015; Maycock, Thewlis, Ghazoul, Nilus, &amp; Burslem, 2005)","previouslyFormattedCitation":"(Maycock &lt;i&gt;et al.&lt;/i&gt;, 2005; Born &lt;i&gt;et al.&lt;/i&gt;, 2014; Margrove &lt;i&gt;et al.&lt;/i&gt;, 2015)"},"properties":{"noteIndex":0},"schema":"https://github.com/citation-style-language/schema/raw/master/csl-citation.json"}</w:instrText>
      </w:r>
      <w:r w:rsidRPr="00071C3D">
        <w:rPr>
          <w:rFonts w:ascii="Times New Roman" w:eastAsia="Calibri" w:hAnsi="Times New Roman" w:cs="Times New Roman"/>
          <w:sz w:val="24"/>
          <w:szCs w:val="24"/>
          <w:lang w:val="en-GB"/>
        </w:rPr>
        <w:fldChar w:fldCharType="separate"/>
      </w:r>
      <w:r w:rsidRPr="00071C3D">
        <w:rPr>
          <w:rFonts w:ascii="Times New Roman" w:eastAsia="Calibri" w:hAnsi="Times New Roman" w:cs="Times New Roman"/>
          <w:noProof/>
          <w:sz w:val="24"/>
          <w:szCs w:val="24"/>
          <w:lang w:val="en-GB"/>
        </w:rPr>
        <w:t xml:space="preserve">(Maycock </w:t>
      </w:r>
      <w:r w:rsidRPr="00071C3D">
        <w:rPr>
          <w:rFonts w:ascii="Times New Roman" w:eastAsia="Calibri" w:hAnsi="Times New Roman" w:cs="Times New Roman"/>
          <w:i/>
          <w:noProof/>
          <w:sz w:val="24"/>
          <w:szCs w:val="24"/>
          <w:lang w:val="en-GB"/>
        </w:rPr>
        <w:t>et al.</w:t>
      </w:r>
      <w:r w:rsidRPr="00071C3D">
        <w:rPr>
          <w:rFonts w:ascii="Times New Roman" w:eastAsia="Calibri" w:hAnsi="Times New Roman" w:cs="Times New Roman"/>
          <w:noProof/>
          <w:sz w:val="24"/>
          <w:szCs w:val="24"/>
          <w:lang w:val="en-GB"/>
        </w:rPr>
        <w:t xml:space="preserve">, 2005; Born </w:t>
      </w:r>
      <w:r w:rsidRPr="00071C3D">
        <w:rPr>
          <w:rFonts w:ascii="Times New Roman" w:eastAsia="Calibri" w:hAnsi="Times New Roman" w:cs="Times New Roman"/>
          <w:i/>
          <w:noProof/>
          <w:sz w:val="24"/>
          <w:szCs w:val="24"/>
          <w:lang w:val="en-GB"/>
        </w:rPr>
        <w:t>et al.</w:t>
      </w:r>
      <w:r w:rsidRPr="00071C3D">
        <w:rPr>
          <w:rFonts w:ascii="Times New Roman" w:eastAsia="Calibri" w:hAnsi="Times New Roman" w:cs="Times New Roman"/>
          <w:noProof/>
          <w:sz w:val="24"/>
          <w:szCs w:val="24"/>
          <w:lang w:val="en-GB"/>
        </w:rPr>
        <w:t xml:space="preserve">, 2014; Margrove </w:t>
      </w:r>
      <w:r w:rsidRPr="00071C3D">
        <w:rPr>
          <w:rFonts w:ascii="Times New Roman" w:eastAsia="Calibri" w:hAnsi="Times New Roman" w:cs="Times New Roman"/>
          <w:i/>
          <w:noProof/>
          <w:sz w:val="24"/>
          <w:szCs w:val="24"/>
          <w:lang w:val="en-GB"/>
        </w:rPr>
        <w:t>et al.</w:t>
      </w:r>
      <w:r w:rsidRPr="00071C3D">
        <w:rPr>
          <w:rFonts w:ascii="Times New Roman" w:eastAsia="Calibri" w:hAnsi="Times New Roman" w:cs="Times New Roman"/>
          <w:noProof/>
          <w:sz w:val="24"/>
          <w:szCs w:val="24"/>
          <w:lang w:val="en-GB"/>
        </w:rPr>
        <w:t>, 2015</w:t>
      </w:r>
      <w:r w:rsidRPr="00071C3D">
        <w:rPr>
          <w:rFonts w:ascii="Times New Roman" w:eastAsia="Calibri" w:hAnsi="Times New Roman" w:cs="Times New Roman"/>
          <w:sz w:val="24"/>
          <w:szCs w:val="24"/>
          <w:lang w:val="en-GB"/>
        </w:rPr>
        <w:fldChar w:fldCharType="end"/>
      </w:r>
      <w:r w:rsidRPr="00071C3D">
        <w:rPr>
          <w:rFonts w:ascii="Times New Roman" w:eastAsia="Calibri" w:hAnsi="Times New Roman" w:cs="Times New Roman"/>
          <w:sz w:val="24"/>
          <w:szCs w:val="24"/>
          <w:lang w:val="en-GB"/>
        </w:rPr>
        <w:t xml:space="preserve">). The mean annual rainfall is 3136 (±921 SD) mm with an average annual temperature of 27.3°C (as measured at the nearby Sandakan airport ca. 15 km away). The climate also varies supra-annually, linked to cyclical changes in the El Niño Southern Oscillation (ENSO), causing extremes of precipitation and drought </w:t>
      </w:r>
      <w:r w:rsidRPr="00071C3D">
        <w:rPr>
          <w:rFonts w:ascii="Times New Roman" w:eastAsia="Calibri" w:hAnsi="Times New Roman" w:cs="Times New Roman"/>
          <w:sz w:val="24"/>
          <w:szCs w:val="24"/>
          <w:lang w:val="en-GB"/>
        </w:rPr>
        <w:fldChar w:fldCharType="begin" w:fldLock="1"/>
      </w:r>
      <w:r>
        <w:rPr>
          <w:rFonts w:ascii="Times New Roman" w:eastAsia="Calibri" w:hAnsi="Times New Roman" w:cs="Times New Roman"/>
          <w:sz w:val="24"/>
          <w:szCs w:val="24"/>
          <w:lang w:val="en-GB"/>
        </w:rPr>
        <w:instrText>ADDIN CSL_CITATION {"citationItems":[{"id":"ITEM-1","itemData":{"DOI":"10.1111/btp.12189","ISSN":"17447429 00063606","abstract":"? 2015 The Association for Tropical Biology and Conservation.The frequency of extreme precipitation events is predicted to increase in some tropical regions in response to global climate change, but the impacts of this form of disturbance on the structure and dynamics of tropical tree communities across heterogeneous landscapes remain understudied. We determined the effects of an extreme precipitation event (EPE) in July 2006 on mortality of dipterocarps on a 68 ha permanent inventory plot in Sepilok Forest Reserve, Sabah. For stems ?30 cm dbh, 12 of the 15 species of Dipterocarpaceae on this plot have significant positive and/or negative associations to habitats defined by topography and soil type. Short-term mortality induced by the EPE was much greater for individuals growing on the alluvial floodplain (13.7%) than in the mudstone (1.4%) or sandstone (0.0%) habitats, but mortality of dipterocarps did not differ among these habitats in the subsequent 5-yr interval. The likelihood of mortality in response to the EPE was highest for a small group of fast growing dipterocarps that possess low wood density and a strong association to the alluvial forest habitat. This group of species represents a high percentage of dipterocarp individuals but a low proportion of dipterocarp diversity in this habitat. We conclude that disturbance induced by high rainfall events contributes to the episodic nature of tropical forest dynamics, and that increases in the frequency of these events would disproportionately impact low-lying alluvial forest environments and some of the species growing in them.","author":[{"dropping-particle":"","family":"Margrove","given":"J.A.","non-dropping-particle":"","parse-names":false,"suffix":""},{"dropping-particle":"","family":"Burslem","given":"D.F.R.P.","non-dropping-particle":"","parse-names":false,"suffix":""},{"dropping-particle":"","family":"Ghazoul","given":"J.","non-dropping-particle":"","parse-names":false,"suffix":""},{"dropping-particle":"","family":"Khoo","given":"E.","non-dropping-particle":"","parse-names":false,"suffix":""},{"dropping-particle":"","family":"Kettle","given":"C.J.","non-dropping-particle":"","parse-names":false,"suffix":""},{"dropping-particle":"","family":"Maycock","given":"C.R.","non-dropping-particle":"","parse-names":false,"suffix":""}],"container-title":"Biotropica","id":"ITEM-1","issue":"1","issued":{"date-parts":[["2015"]]},"page":"66-76","title":"Impacts of an extreme precipitation event on dipterocarp mortality and habitat filtering in a Bornean tropical rain forest","type":"article-journal","volume":"47"},"uris":["http://www.mendeley.com/documents/?uuid=56c332fe-34ca-3fd7-ae23-291678f463a9"]},{"id":"ITEM-2","itemData":{"DOI":"10.1007/s00442-004-1635-y","ISBN":"0029-8549","ISSN":"00298549","PMID":"15278429","abstract":"In this study I investigated the effects of the extreme, 1997/98 El Niño related drought on tree mortality and understorey light conditions of logged and unlogged tropical rain forest in the Indonesian province of East Kalimantan (Borneo). My objectives were to test (1) whether drought had a significant effect on tree mortality and understorey light conditions, (2) whether this effect was greater in logged than in undisturbed forest, (3) if the expected change in tree mortality and light conditions had an effect on Macaranga pioneer seedling and sapling densities, and (4) which (a)biotic factors influenced tree mortality during the drought. The 1997/1998 drought led to an additional tree mortality of 11.2, 18.1, and 22.7% in undisturbed, old logged and recently logged forest, respectively. Mortality was highest in logged forests, due to extremely high mortality of pioneer Macaranga trees (65.4%). Canopy openness was significantly higher during the drought than during the non-drought year (6.0, 8.6 and 10.4 vs 3.7, 3.8 and 3.7 in undisturbed, old logged and recently logged forest, respectively) and was positively correlated with the number of dead standing trees. The increase in light in the understorey was accompanied by a 30 to 300-fold increase in pioneer Macaranga seedling densities. Factors affecting tree mortality during drought were (1) tree species successional status, (2) tree size, and (3) tree location with respect to soil moisture. Tree density and basal area per surface unit had no influence on tree mortality during drought. The results of this study show that extreme droughts, such as those associated with El Niño events, can affect the tree species composition and diversity of tropical forests in two ways: (1) by disproportionate mortality of certain tree species groups and tree size classes, and (2) by changing the light environment in the forest understorey, thereby affecting the recruitment and growth conditions of small and immature trees.","author":[{"dropping-particle":"","family":"Slik","given":"J. W F","non-dropping-particle":"","parse-names":false,"suffix":""}],"container-title":"Oecologia","id":"ITEM-2","issue":"1","issued":{"date-parts":[["2004"]]},"page":"114-120","title":"El Niño droughts and their effects on tree species composition and diversity in tropical rain forests","type":"article-journal","volume":"141"},"uris":["http://www.mendeley.com/documents/?uuid=dea3b76c-5834-4a55-a753-6fc1f63bb20a"]},{"id":"ITEM-3","itemData":{"DOI":"10.1016/j.epsl.2013.03.014","ISBN":"0012-821X","ISSN":"0012821X","abstract":"The relationship between climate variability and rainfall oxygen isotopic (δ18O) variability is poorly constrained, especially in the tropics, where many key paleoclimate records rely on past rainfall isotopes as proxies for hydroclimate. Here we present a daily-resolved, 5-yr-long timeseries of rainfall δ18O from Gunung Mulu National Park, located in northern Borneo (4°N, 114°E) in the heart of the West Pacific Warm Pool, and compare it to local and regional climatic variables. Daily rainfall δ18O values range from +0.7‰ to -18.5‰ and exhibit a weak but significant inverse relationship with daily local precipitation amount (R=-0.19, p&lt;0.05), consistent with the tropical amount effect. Day-to-day δ18O variability at Mulu is best correlated to regional precipitation amount averaged over the preceding week (R=-0.64, p&lt;0.01). The inverse relationship between Mulu rainfall δ18O and local (regional) precipitation amount increases with increased temporal averaging, reaching R=-0.56 (R=-0.72) on monthly timescales. Large, negative, multi-day rainfall δ18O anomalies of up to 16‰ occur every 30-90 days and are closely associated with wet phases of the intraseasonal Madden-Julian Oscillation. A weak, semi-annual seasonal cycle in rainfall δ18O of 2-3‰ bears little resemblance to seasonal precipitation variability, pointing to a complex sequence of moisture sources and/or trajectories over the course of the year. Interannual rainfall δ18O variations of 6-8‰ are significantly correlated with indices of the El Niño Southern Oscillation, with increased rainfall δ18O during relatively dry El Niño conditions, and vice versa during La Nina events. We find that Mulu rainfall δ18O outperforms Mulu precipitation amount as a tracer of basin-scale climate variability, highlighting the time- and space-integrative nature of rainfall δ18O. Taken together, our results suggest that rainfall δ18O variability at Mulu is significantly influenced by the strength of regional convective activity. As such, our study provides further empirical support for the interpretation of δ18O-based paleo-reconstructions from northern Borneo stalagmites as robust indicators of regional-scale hydroclimate variability, where higher δ18O reflects regional drying. © 2013 Elsevier B.V.","author":[{"dropping-particle":"","family":"Moerman","given":"Jessica W.","non-dropping-particle":"","parse-names":false,"suffix":""},{"dropping-particle":"","family":"Cobb","given":"Kim M.","non-dropping-particle":"","parse-names":false,"suffix":""},{"dropping-particle":"","family":"Adkins","given":"Jess F.","non-dropping-particle":"","parse-names":false,"suffix":""},{"dropping-particle":"","family":"Sodemann","given":"Harald","non-dropping-particle":"","parse-names":false,"suffix":""},{"dropping-particle":"","family":"Clark","given":"Brian","non-dropping-particle":"","parse-names":false,"suffix":""},{"dropping-particle":"","family":"Tuen","given":"Andrew A.","non-dropping-particle":"","parse-names":false,"suffix":""}],"container-title":"Earth and Planetary Science Letters","id":"ITEM-3","issued":{"date-parts":[["2013"]]},"page":"108-119","publisher":"Elsevier","title":"Diurnal to interannual rainfall δ18O variations in northern Borneo driven by regional hydrology","type":"article-journal","volume":"369-370"},"uris":["http://www.mendeley.com/documents/?uuid=cf3ec7a7-5297-4aa7-a3e6-5e29fc405c6f"]}],"mendeley":{"formattedCitation":"(Margrove et al., 2015; Moerman et al., 2013; Slik, 2004)","plainTextFormattedCitation":"(Margrove et al., 2015; Moerman et al., 2013; Slik, 2004)","previouslyFormattedCitation":"(Slik, 2004; Moerman &lt;i&gt;et al.&lt;/i&gt;, 2013; Margrove &lt;i&gt;et al.&lt;/i&gt;, 2015)"},"properties":{"noteIndex":0},"schema":"https://github.com/citation-style-language/schema/raw/master/csl-citation.json"}</w:instrText>
      </w:r>
      <w:r w:rsidRPr="00071C3D">
        <w:rPr>
          <w:rFonts w:ascii="Times New Roman" w:eastAsia="Calibri" w:hAnsi="Times New Roman" w:cs="Times New Roman"/>
          <w:sz w:val="24"/>
          <w:szCs w:val="24"/>
          <w:lang w:val="en-GB"/>
        </w:rPr>
        <w:fldChar w:fldCharType="separate"/>
      </w:r>
      <w:r w:rsidRPr="005C7712">
        <w:rPr>
          <w:rFonts w:ascii="Times New Roman" w:eastAsia="Calibri" w:hAnsi="Times New Roman" w:cs="Times New Roman"/>
          <w:noProof/>
          <w:sz w:val="24"/>
          <w:szCs w:val="24"/>
          <w:lang w:val="en-GB"/>
        </w:rPr>
        <w:t>(Margrove et al., 2015; Moerman et al., 2013; Slik, 2004)</w:t>
      </w:r>
      <w:r w:rsidRPr="00071C3D">
        <w:rPr>
          <w:rFonts w:ascii="Times New Roman" w:eastAsia="Calibri" w:hAnsi="Times New Roman" w:cs="Times New Roman"/>
          <w:sz w:val="24"/>
          <w:szCs w:val="24"/>
          <w:lang w:val="en-GB"/>
        </w:rPr>
        <w:fldChar w:fldCharType="end"/>
      </w:r>
      <w:r w:rsidRPr="00071C3D">
        <w:rPr>
          <w:rFonts w:ascii="Times New Roman" w:eastAsia="Calibri" w:hAnsi="Times New Roman" w:cs="Times New Roman"/>
          <w:sz w:val="24"/>
          <w:szCs w:val="24"/>
          <w:lang w:val="en-GB"/>
        </w:rPr>
        <w:t xml:space="preserve">. </w:t>
      </w:r>
    </w:p>
    <w:tbl>
      <w:tblPr>
        <w:tblW w:w="0" w:type="auto"/>
        <w:tblLook w:val="04A0" w:firstRow="1" w:lastRow="0" w:firstColumn="1" w:lastColumn="0" w:noHBand="0" w:noVBand="1"/>
      </w:tblPr>
      <w:tblGrid>
        <w:gridCol w:w="9020"/>
      </w:tblGrid>
      <w:tr w:rsidR="005C7712" w:rsidRPr="00071C3D" w14:paraId="08D19498" w14:textId="77777777" w:rsidTr="009C5E7C">
        <w:tc>
          <w:tcPr>
            <w:tcW w:w="9288" w:type="dxa"/>
          </w:tcPr>
          <w:p w14:paraId="2BD7973C" w14:textId="77777777" w:rsidR="005C7712" w:rsidRPr="00071C3D" w:rsidRDefault="005C7712" w:rsidP="009C5E7C">
            <w:pPr>
              <w:widowControl w:val="0"/>
              <w:autoSpaceDE w:val="0"/>
              <w:autoSpaceDN w:val="0"/>
              <w:adjustRightInd w:val="0"/>
              <w:jc w:val="center"/>
              <w:rPr>
                <w:rFonts w:ascii="Times New Roman" w:eastAsia="Calibri" w:hAnsi="Times New Roman" w:cs="Times New Roman"/>
                <w:sz w:val="24"/>
                <w:szCs w:val="24"/>
                <w:lang w:val="en-GB"/>
              </w:rPr>
            </w:pPr>
            <w:r w:rsidRPr="00071C3D">
              <w:rPr>
                <w:rFonts w:ascii="Times New Roman" w:eastAsia="Calibri" w:hAnsi="Times New Roman" w:cs="Times New Roman"/>
                <w:b/>
                <w:noProof/>
                <w:sz w:val="24"/>
                <w:szCs w:val="24"/>
                <w:lang w:val="en-GB" w:eastAsia="en-GB"/>
              </w:rPr>
              <w:drawing>
                <wp:inline distT="0" distB="0" distL="0" distR="0" wp14:anchorId="489849C9" wp14:editId="155387AD">
                  <wp:extent cx="4646428" cy="337367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00031" name="treatment ilistration.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648513" cy="3375193"/>
                          </a:xfrm>
                          <a:prstGeom prst="rect">
                            <a:avLst/>
                          </a:prstGeom>
                        </pic:spPr>
                      </pic:pic>
                    </a:graphicData>
                  </a:graphic>
                </wp:inline>
              </w:drawing>
            </w:r>
          </w:p>
        </w:tc>
      </w:tr>
      <w:tr w:rsidR="005C7712" w:rsidRPr="00071C3D" w14:paraId="4DAD47B3" w14:textId="77777777" w:rsidTr="009C5E7C">
        <w:tc>
          <w:tcPr>
            <w:tcW w:w="9288" w:type="dxa"/>
          </w:tcPr>
          <w:p w14:paraId="6B3E3CBE" w14:textId="77777777" w:rsidR="005C7712" w:rsidRPr="00071C3D" w:rsidRDefault="005C7712" w:rsidP="009C5E7C">
            <w:pPr>
              <w:spacing w:line="360" w:lineRule="auto"/>
              <w:rPr>
                <w:rFonts w:ascii="Times New Roman" w:eastAsia="Calibri" w:hAnsi="Times New Roman" w:cs="Times New Roman"/>
                <w:sz w:val="24"/>
                <w:szCs w:val="24"/>
                <w:lang w:val="en-GB"/>
              </w:rPr>
            </w:pPr>
            <w:r w:rsidRPr="00071C3D">
              <w:rPr>
                <w:rFonts w:ascii="Times New Roman" w:eastAsia="Calibri" w:hAnsi="Times New Roman" w:cs="Times New Roman"/>
                <w:b/>
                <w:szCs w:val="24"/>
                <w:lang w:val="en-GB"/>
              </w:rPr>
              <w:t>Figure 1 | The eight treatments of water-inundation durations over a single cycle.</w:t>
            </w:r>
            <w:r w:rsidRPr="00071C3D">
              <w:rPr>
                <w:rFonts w:ascii="Times New Roman" w:eastAsia="Calibri" w:hAnsi="Times New Roman" w:cs="Times New Roman"/>
                <w:szCs w:val="24"/>
                <w:lang w:val="en-GB"/>
              </w:rPr>
              <w:t xml:space="preserve"> Plants were inundated with water for different durations during the experiment (inundated for 0, 3, 6, 9, 12, 15, 18, 21 days per 21 days). One cycle lasted 21 days, and we drained all water bottles on the first day of a new cycle. Each cycle was repeated four times, and hence the experiment lasted 84 days. These </w:t>
            </w:r>
            <w:r w:rsidRPr="00071C3D">
              <w:rPr>
                <w:rFonts w:ascii="Times New Roman" w:eastAsia="Calibri" w:hAnsi="Times New Roman" w:cs="Times New Roman"/>
                <w:szCs w:val="24"/>
                <w:lang w:val="en-GB"/>
              </w:rPr>
              <w:lastRenderedPageBreak/>
              <w:t xml:space="preserve">eight levels were combined to produce a single continuous explanatory variable which we used to predict our various responses. </w:t>
            </w:r>
          </w:p>
        </w:tc>
      </w:tr>
    </w:tbl>
    <w:p w14:paraId="0BA46F7A" w14:textId="021AEF78" w:rsidR="005C7712" w:rsidRPr="00071C3D" w:rsidRDefault="005C7712" w:rsidP="005C7712">
      <w:pPr>
        <w:keepNext/>
        <w:keepLines/>
        <w:spacing w:before="200" w:after="0"/>
        <w:outlineLvl w:val="1"/>
        <w:rPr>
          <w:rFonts w:ascii="Times New Roman" w:eastAsia="Times New Roman" w:hAnsi="Times New Roman" w:cs="Times New Roman"/>
          <w:b/>
          <w:bCs/>
          <w:color w:val="000000"/>
          <w:sz w:val="24"/>
          <w:szCs w:val="24"/>
          <w:lang w:val="en-GB"/>
        </w:rPr>
      </w:pPr>
      <w:r w:rsidRPr="00071C3D">
        <w:rPr>
          <w:rFonts w:ascii="Times New Roman" w:eastAsia="Times New Roman" w:hAnsi="Times New Roman" w:cs="Times New Roman"/>
          <w:b/>
          <w:bCs/>
          <w:color w:val="000000"/>
          <w:sz w:val="24"/>
          <w:szCs w:val="24"/>
          <w:lang w:val="en-GB"/>
        </w:rPr>
        <w:lastRenderedPageBreak/>
        <w:t xml:space="preserve">Experimental design. </w:t>
      </w:r>
      <w:r w:rsidRPr="00071C3D">
        <w:rPr>
          <w:rFonts w:ascii="Times New Roman" w:eastAsia="Calibri" w:hAnsi="Times New Roman" w:cs="Times New Roman"/>
          <w:sz w:val="24"/>
          <w:szCs w:val="24"/>
          <w:lang w:val="en-GB"/>
        </w:rPr>
        <w:t>We used a 375 m</w:t>
      </w:r>
      <w:r w:rsidRPr="00071C3D">
        <w:rPr>
          <w:rFonts w:ascii="Times New Roman" w:eastAsia="Calibri" w:hAnsi="Times New Roman" w:cs="Times New Roman"/>
          <w:sz w:val="24"/>
          <w:szCs w:val="24"/>
          <w:vertAlign w:val="superscript"/>
          <w:lang w:val="en-GB"/>
        </w:rPr>
        <w:t>2</w:t>
      </w:r>
      <w:r w:rsidRPr="00071C3D">
        <w:rPr>
          <w:rFonts w:ascii="Times New Roman" w:eastAsia="Calibri" w:hAnsi="Times New Roman" w:cs="Times New Roman"/>
          <w:sz w:val="24"/>
          <w:szCs w:val="24"/>
          <w:lang w:val="en-GB"/>
        </w:rPr>
        <w:t xml:space="preserve"> shade house (25 x 15 m) with a single shade cloth covering all sides to house the experiment </w:t>
      </w:r>
      <w:r w:rsidRPr="00071C3D">
        <w:rPr>
          <w:rFonts w:ascii="Times New Roman" w:eastAsia="Calibri" w:hAnsi="Times New Roman" w:cs="Times New Roman"/>
          <w:sz w:val="24"/>
          <w:szCs w:val="24"/>
          <w:lang w:val="en-GB"/>
        </w:rPr>
        <w:fldChar w:fldCharType="begin" w:fldLock="1"/>
      </w:r>
      <w:r>
        <w:rPr>
          <w:rFonts w:ascii="Times New Roman" w:eastAsia="Calibri" w:hAnsi="Times New Roman" w:cs="Times New Roman"/>
          <w:sz w:val="24"/>
          <w:szCs w:val="24"/>
          <w:lang w:val="en-GB"/>
        </w:rPr>
        <w:instrText>ADDIN CSL_CITATION {"citationItems":[{"id":"ITEM-1","itemData":{"DOI":"10.1111/j.1744-7429.2011.00833.x","ISBN":"1744-7429","ISSN":"00063606","abstract":"A continuing challenge in tropical ecology is to explain the coexistence of large numbers of rain forest tree species. One possible coexistence mechanism is partitioning of the highly variable and dynamic forest light environment, in which species that grow better in one light treatment grow worse in another. To test whether species respond differently to the light environment, we estimated growth rates of 21 Dipterocarpaceae species from Malaysian Borneo grown in shade houses for 2 yr in three light treatments (0.3%, 3%, and 18% full sunlight). We made regular measurements of height, diameter, and aboveground biomass, enabling us to calculate growth rates for each response. We estimated size-specific growth rates using nonlinear mixed-effects models, as average relative growth rate was strongly size dependent. For all species, the greatest diameter growth rate was achieved in 18 percent full sunlight, whereas for five of the twenty-one species, the greatest height growth rate was achieved in three percent full sunlight. We investigated correlations among growth rates in different light treatments, but no negative correlations were found, indicating that species growing well in one light treatment did not grow poorly in the others. There were substantial crossovers, however, in species ranks among the three light treatments, indicating that there was no single growth rate hierarchy common to all light treatments. The lack of a single consistent growth hierarchy across light treatments indicates that heterogeneity in the forest light environment could contribute to the maintenance of the diversity of Dipterocarpaceae found in lowland Bornean rain forests via light-based regeneration niches.","author":[{"dropping-particle":"","family":"Philipson","given":"Christopher D.","non-dropping-particle":"","parse-names":false,"suffix":""},{"dropping-particle":"","family":"Saner","given":"Philippe","non-dropping-particle":"","parse-names":false,"suffix":""},{"dropping-particle":"","family":"Marthews","given":"Toby R.","non-dropping-particle":"","parse-names":false,"suffix":""},{"dropping-particle":"","family":"Nilus","given":"Reuben","non-dropping-particle":"","parse-names":false,"suffix":""},{"dropping-particle":"","family":"Reynolds","given":"Glen","non-dropping-particle":"","parse-names":false,"suffix":""},{"dropping-particle":"","family":"Turnbull","given":"Lindsay A.","non-dropping-particle":"","parse-names":false,"suffix":""},{"dropping-particle":"","family":"Hector","given":"Andy","non-dropping-particle":"","parse-names":false,"suffix":""}],"container-title":"Biotropica","id":"ITEM-1","issue":"5","issued":{"date-parts":[["2012"]]},"page":"627-636","title":"Light-based regeneration niches: evidence from 21 dipterocarp species using size-specific RGRs","type":"article-journal","volume":"44"},"uris":["http://www.mendeley.com/documents/?uuid=c2c0c053-a63a-4741-b11d-14e5cdccf101"]},{"id":"ITEM-2","itemData":{"DOI":"10.1371/journal.pone.0070287","ISSN":"19326203","PMID":"23894634","abstract":"Climate change induced alterations to rainfall patterns have the potential to affect the regeneration dynamics of plant species, especially in historically everwet tropical rainforest. Differential species response to infrequent rainfall may influence seed germination and seedling establishment in turn affecting species distributions. We tested the role of watering frequency intervals (from daily to six-day watering) on the germination and the early growth of Dipterocarpaceae seedlings in Borneo. We used seeds that ranged in size from 500 to 20,000 mg in order to test the role of seed mass in mediating the effects of infrequent watering. With frequent rainfall, germination and seedling development traits bore no relationship to seed mass, but all metrics of seedling growth increased with increasing seed mass. Cumulative germination declined by 39.4% on average for all species when plants were watered at six-day intervals, and days to germination increased by 76.5% on average for all species from daily to six-day intervals. Final height and biomass declined on average in the six-day interval by 16% and 30%, respectively, but the percentage decrease in final size was greater for large-seeded species. Rooting depth per leaf area also significantly declined with seed mass indicating large-seeded species allocate relatively more biomass for leaf production. This difference in allocation provided an establishment advantage to large-seeded species when water was non-limiting but inhibited their growth under infrequent rainfall. The observed reduction in the growth of large-seeded species under infrequent rainfall would likely restrict their establishment in drier microsites associated with coarse sandy soils and ridge tops. In total, these species differences in germination and initial seedling growth indicates a possible niche axis that may help explain both current species distributions and future responses to climate change.","author":[{"dropping-particle":"","family":"O'Brien","given":"Michael J.","non-dropping-particle":"","parse-names":false,"suffix":""},{"dropping-particle":"","family":"Philipson","given":"Christopher D.","non-dropping-particle":"","parse-names":false,"suffix":""},{"dropping-particle":"","family":"Tay","given":"John","non-dropping-particle":"","parse-names":false,"suffix":""},{"dropping-particle":"","family":"Hector","given":"Andy","non-dropping-particle":"","parse-names":false,"suffix":""}],"container-title":"PLoS ONE","id":"ITEM-2","issue":"7","issued":{"date-parts":[["2013"]]},"page":"1-9","title":"The influence of variable rainfall frequency on germination and early growth of shade-tolerant dipterocarp seedlings in Borneo","type":"article-journal","volume":"8"},"uris":["http://www.mendeley.com/documents/?uuid=5b6525bd-5159-4849-87ab-5293fe3b5df3"]},{"id":"ITEM-3","itemData":{"DOI":"10.1002/ece3.1186","ISBN":"2045-7758","ISSN":"20457758","PMID":"25478157","abstract":"A life-history trade-off between low mortality in the dark and rapid growth in the light is one of the most widely accepted mechanisms underlying plant ecological strategies in tropical forests. Differences in plant functional traits are thought to underlie these distinct ecological strategies; however, very few studies have shown relationships between functional traits and demographic rates within a functional group. We present 8years of growth and mortality data from saplings of 15 species of Dipterocarpaceae planted into logged-over forest in Malaysian Borneo, and the relationships between these demographic rates and four key functional traits: wood density, specific leaf area (SLA), seed mass, and leaf C:N ratio. Species-specific differences in growth rates were separated from seedling size effects by fitting nonlinear mixed-effects models, to repeated measurements taken on individuals at multiple time points. Mortality data were analyzed using binary logistic regressions in a mixed-effects models framework. Growth increased and mortality decreased with increasing light availability. Species differed in both their growth and mortality rates, yet there was little evidence for a statistical interaction between species and light for either response. There was a positive relationship between growth rate and the predicted probability of mortality regardless of light environment, suggesting that this relationship may be driven by a general trade-off between traits that maximize growth and traits that minimize mortality, rather than through differential species responses to light. Our results indicate that wood density is an important trait that indicates both the ability of species to grow and resistance to mortality, but no other trait was correlated with either growth or mortality. Therefore, the growth mortality trade-off among species of dipterocarp appears to be general in being independent of species crossovers in performance in different light environments.","author":[{"dropping-particle":"","family":"Philipson","given":"Christopher D.","non-dropping-particle":"","parse-names":false,"suffix":""},{"dropping-particle":"","family":"Dent","given":"Daisy H.","non-dropping-particle":"","parse-names":false,"suffix":""},{"dropping-particle":"","family":"O'Brien","given":"Michael J.","non-dropping-particle":"","parse-names":false,"suffix":""},{"dropping-particle":"","family":"Chamagne","given":"Juliette","non-dropping-particle":"","parse-names":false,"suffix":""},{"dropping-particle":"","family":"Dzulkifli","given":"Dzaeman","non-dropping-particle":"","parse-names":false,"suffix":""},{"dropping-particle":"","family":"Nilus","given":"Reuben","non-dropping-particle":"","parse-names":false,"suffix":""},{"dropping-particle":"","family":"Philips","given":"Sam","non-dropping-particle":"","parse-names":false,"suffix":""},{"dropping-particle":"","family":"Reynolds","given":"Glen","non-dropping-particle":"","parse-names":false,"suffix":""},{"dropping-particle":"","family":"Saner","given":"Philippe","non-dropping-particle":"","parse-names":false,"suffix":""},{"dropping-particle":"","family":"Hector","given":"Andy","non-dropping-particle":"","parse-names":false,"suffix":""}],"container-title":"Ecology and Evolution","id":"ITEM-3","issue":"18","issued":{"date-parts":[["2014"]]},"page":"3675-3688","title":"A trait-based trade-off between growth and mortality: evidence from 15 tropical tree species using size-specific relative growth rates","type":"article-journal","volume":"4"},"uris":["http://www.mendeley.com/documents/?uuid=d4642910-64b4-4a3a-80b1-fc98c73f721f"]}],"mendeley":{"formattedCitation":"(O’Brien, Philipson, Tay, &amp; Hector, 2013; Philipson et al., 2014, 2012)","plainTextFormattedCitation":"(O’Brien, Philipson, Tay, &amp; Hector, 2013; Philipson et al., 2014, 2012)","previouslyFormattedCitation":"(Philipson &lt;i&gt;et al.&lt;/i&gt;, 2012, 2014; O’Brien &lt;i&gt;et al.&lt;/i&gt;, 2013)"},"properties":{"noteIndex":0},"schema":"https://github.com/citation-style-language/schema/raw/master/csl-citation.json"}</w:instrText>
      </w:r>
      <w:r w:rsidRPr="00071C3D">
        <w:rPr>
          <w:rFonts w:ascii="Times New Roman" w:eastAsia="Calibri" w:hAnsi="Times New Roman" w:cs="Times New Roman"/>
          <w:sz w:val="24"/>
          <w:szCs w:val="24"/>
          <w:lang w:val="en-GB"/>
        </w:rPr>
        <w:fldChar w:fldCharType="separate"/>
      </w:r>
      <w:r w:rsidRPr="005C7712">
        <w:rPr>
          <w:rFonts w:ascii="Times New Roman" w:eastAsia="Calibri" w:hAnsi="Times New Roman" w:cs="Times New Roman"/>
          <w:noProof/>
          <w:sz w:val="24"/>
          <w:szCs w:val="24"/>
          <w:lang w:val="en-GB"/>
        </w:rPr>
        <w:t>(O’Brien, Philipson, Tay, &amp; Hector, 2013; Philipson et al., 2014, 2012)</w:t>
      </w:r>
      <w:r w:rsidRPr="00071C3D">
        <w:rPr>
          <w:rFonts w:ascii="Times New Roman" w:eastAsia="Calibri" w:hAnsi="Times New Roman" w:cs="Times New Roman"/>
          <w:sz w:val="24"/>
          <w:szCs w:val="24"/>
          <w:lang w:val="en-GB"/>
        </w:rPr>
        <w:fldChar w:fldCharType="end"/>
      </w:r>
      <w:r w:rsidRPr="00071C3D">
        <w:rPr>
          <w:rFonts w:ascii="Times New Roman" w:eastAsia="Calibri" w:hAnsi="Times New Roman" w:cs="Times New Roman"/>
          <w:sz w:val="24"/>
          <w:szCs w:val="24"/>
          <w:lang w:val="en-GB"/>
        </w:rPr>
        <w:t xml:space="preserve">. Using </w:t>
      </w:r>
      <w:proofErr w:type="gramStart"/>
      <w:r w:rsidRPr="00071C3D">
        <w:rPr>
          <w:rFonts w:ascii="Times New Roman" w:eastAsia="Calibri" w:hAnsi="Times New Roman" w:cs="Times New Roman"/>
          <w:sz w:val="24"/>
          <w:szCs w:val="24"/>
          <w:lang w:val="en-GB"/>
        </w:rPr>
        <w:t>an</w:t>
      </w:r>
      <w:proofErr w:type="gramEnd"/>
      <w:r w:rsidRPr="00071C3D">
        <w:rPr>
          <w:rFonts w:ascii="Times New Roman" w:eastAsia="Calibri" w:hAnsi="Times New Roman" w:cs="Times New Roman"/>
          <w:sz w:val="24"/>
          <w:szCs w:val="24"/>
          <w:lang w:val="en-GB"/>
        </w:rPr>
        <w:t xml:space="preserve"> LAI-2000 plant canopy analyser (LI-COR, Nebraska, USA), we measured the reduction of photosynthetically active radiation under the shade cloth from full exposure. The percentage of direct sunlight under the shade cloth was similar to a large forest gap (22.4% ±1.8 SD; </w:t>
      </w:r>
      <w:r w:rsidRPr="00071C3D">
        <w:rPr>
          <w:rFonts w:ascii="Times New Roman" w:eastAsia="Calibri" w:hAnsi="Times New Roman" w:cs="Times New Roman"/>
          <w:sz w:val="24"/>
          <w:szCs w:val="24"/>
          <w:lang w:val="en-GB"/>
        </w:rPr>
        <w:fldChar w:fldCharType="begin" w:fldLock="1"/>
      </w:r>
      <w:r>
        <w:rPr>
          <w:rFonts w:ascii="Times New Roman" w:eastAsia="Calibri" w:hAnsi="Times New Roman" w:cs="Times New Roman"/>
          <w:sz w:val="24"/>
          <w:szCs w:val="24"/>
          <w:lang w:val="en-GB"/>
        </w:rPr>
        <w:instrText>ADDIN CSL_CITATION {"citationItems":[{"id":"ITEM-1","itemData":{"DOI":"10.1111/j.1744-7429.2011.00833.x","ISBN":"1744-7429","ISSN":"00063606","abstract":"A continuing challenge in tropical ecology is to explain the coexistence of large numbers of rain forest tree species. One possible coexistence mechanism is partitioning of the highly variable and dynamic forest light environment, in which species that grow better in one light treatment grow worse in another. To test whether species respond differently to the light environment, we estimated growth rates of 21 Dipterocarpaceae species from Malaysian Borneo grown in shade houses for 2 yr in three light treatments (0.3%, 3%, and 18% full sunlight). We made regular measurements of height, diameter, and aboveground biomass, enabling us to calculate growth rates for each response. We estimated size-specific growth rates using nonlinear mixed-effects models, as average relative growth rate was strongly size dependent. For all species, the greatest diameter growth rate was achieved in 18 percent full sunlight, whereas for five of the twenty-one species, the greatest height growth rate was achieved in three percent full sunlight. We investigated correlations among growth rates in different light treatments, but no negative correlations were found, indicating that species growing well in one light treatment did not grow poorly in the others. There were substantial crossovers, however, in species ranks among the three light treatments, indicating that there was no single growth rate hierarchy common to all light treatments. The lack of a single consistent growth hierarchy across light treatments indicates that heterogeneity in the forest light environment could contribute to the maintenance of the diversity of Dipterocarpaceae found in lowland Bornean rain forests via light-based regeneration niches.","author":[{"dropping-particle":"","family":"Philipson","given":"Christopher D.","non-dropping-particle":"","parse-names":false,"suffix":""},{"dropping-particle":"","family":"Saner","given":"Philippe","non-dropping-particle":"","parse-names":false,"suffix":""},{"dropping-particle":"","family":"Marthews","given":"Toby R.","non-dropping-particle":"","parse-names":false,"suffix":""},{"dropping-particle":"","family":"Nilus","given":"Reuben","non-dropping-particle":"","parse-names":false,"suffix":""},{"dropping-particle":"","family":"Reynolds","given":"Glen","non-dropping-particle":"","parse-names":false,"suffix":""},{"dropping-particle":"","family":"Turnbull","given":"Lindsay A.","non-dropping-particle":"","parse-names":false,"suffix":""},{"dropping-particle":"","family":"Hector","given":"Andy","non-dropping-particle":"","parse-names":false,"suffix":""}],"container-title":"Biotropica","id":"ITEM-1","issue":"5","issued":{"date-parts":[["2012"]]},"page":"627-636","title":"Light-based regeneration niches: evidence from 21 dipterocarp species using size-specific RGRs","type":"article-journal","volume":"44"},"uris":["http://www.mendeley.com/documents/?uuid=c2c0c053-a63a-4741-b11d-14e5cdccf101"]}],"mendeley":{"formattedCitation":"(Philipson et al., 2012)","manualFormatting":"Philipson et al., 2012)","plainTextFormattedCitation":"(Philipson et al., 2012)","previouslyFormattedCitation":"(Philipson &lt;i&gt;et al.&lt;/i&gt;, 2012)"},"properties":{"noteIndex":0},"schema":"https://github.com/citation-style-language/schema/raw/master/csl-citation.json"}</w:instrText>
      </w:r>
      <w:r w:rsidRPr="00071C3D">
        <w:rPr>
          <w:rFonts w:ascii="Times New Roman" w:eastAsia="Calibri" w:hAnsi="Times New Roman" w:cs="Times New Roman"/>
          <w:sz w:val="24"/>
          <w:szCs w:val="24"/>
          <w:lang w:val="en-GB"/>
        </w:rPr>
        <w:fldChar w:fldCharType="separate"/>
      </w:r>
      <w:r w:rsidRPr="00071C3D">
        <w:rPr>
          <w:rFonts w:ascii="Times New Roman" w:eastAsia="Calibri" w:hAnsi="Times New Roman" w:cs="Times New Roman"/>
          <w:noProof/>
          <w:sz w:val="24"/>
          <w:szCs w:val="24"/>
          <w:lang w:val="en-GB"/>
        </w:rPr>
        <w:t xml:space="preserve">Philipson </w:t>
      </w:r>
      <w:r w:rsidRPr="00071C3D">
        <w:rPr>
          <w:rFonts w:ascii="Times New Roman" w:eastAsia="Calibri" w:hAnsi="Times New Roman" w:cs="Times New Roman"/>
          <w:i/>
          <w:noProof/>
          <w:sz w:val="24"/>
          <w:szCs w:val="24"/>
          <w:lang w:val="en-GB"/>
        </w:rPr>
        <w:t>et al.</w:t>
      </w:r>
      <w:r w:rsidRPr="00071C3D">
        <w:rPr>
          <w:rFonts w:ascii="Times New Roman" w:eastAsia="Calibri" w:hAnsi="Times New Roman" w:cs="Times New Roman"/>
          <w:noProof/>
          <w:sz w:val="24"/>
          <w:szCs w:val="24"/>
          <w:lang w:val="en-GB"/>
        </w:rPr>
        <w:t>, 2012)</w:t>
      </w:r>
      <w:r w:rsidRPr="00071C3D">
        <w:rPr>
          <w:rFonts w:ascii="Times New Roman" w:eastAsia="Calibri" w:hAnsi="Times New Roman" w:cs="Times New Roman"/>
          <w:sz w:val="24"/>
          <w:szCs w:val="24"/>
          <w:lang w:val="en-GB"/>
        </w:rPr>
        <w:fldChar w:fldCharType="end"/>
      </w:r>
      <w:r w:rsidRPr="00071C3D">
        <w:rPr>
          <w:rFonts w:ascii="Times New Roman" w:eastAsia="Calibri" w:hAnsi="Times New Roman" w:cs="Times New Roman"/>
          <w:sz w:val="24"/>
          <w:szCs w:val="24"/>
          <w:lang w:val="en-GB"/>
        </w:rPr>
        <w:t xml:space="preserve">. We choose a gap environment for our study as although they form a smaller component of the forest structure by area, gaps are pivotal in the growth and development of dipterocarps and are essential for these trees to reach sizes where they can become adults </w:t>
      </w:r>
      <w:r w:rsidRPr="00071C3D">
        <w:rPr>
          <w:rFonts w:ascii="Times New Roman" w:eastAsia="Calibri" w:hAnsi="Times New Roman" w:cs="Times New Roman"/>
          <w:sz w:val="24"/>
          <w:szCs w:val="24"/>
          <w:lang w:val="en-GB"/>
        </w:rPr>
        <w:fldChar w:fldCharType="begin" w:fldLock="1"/>
      </w:r>
      <w:r w:rsidRPr="00071C3D">
        <w:rPr>
          <w:rFonts w:ascii="Times New Roman" w:eastAsia="Calibri" w:hAnsi="Times New Roman" w:cs="Times New Roman"/>
          <w:sz w:val="24"/>
          <w:szCs w:val="24"/>
          <w:lang w:val="en-GB"/>
        </w:rPr>
        <w:instrText>ADDIN CSL_CITATION {"citationItems":[{"id":"ITEM-1","itemData":{"author":[{"dropping-particle":"","family":"Ghazoul","given":"Jaboury","non-dropping-particle":"","parse-names":false,"suffix":""}],"id":"ITEM-1","issued":{"date-parts":[["2016"]]},"publisher":"Oxford Uni. Press, Oxford, UK","title":"Dipterocarp biology, ecology, and conservation","type":"book"},"uris":["http://www.mendeley.com/documents/?uuid=a1a97308-d2b1-46bc-82c7-4db9b53047ce"]},{"id":"ITEM-2","itemData":{"DOI":"10.1098/rstb.1992.0028","ISBN":"0962-8436","ISSN":"0962-8436","abstract":"The theory of gap regeneration dynamics proposes that different species of tree partition canopy gaps because they are preferentially adapted to a particular gap size class. A variety of gap sizes would therefore favour the regeneration of a range of species. The theory has been used to explain the extraordinarily high tree species diversity of tropical rain forests. A test was mounted in lowland evergreen dipterocarp rain forest in the Danum Valley, Sabah, East Malaysia by the creation of ten, artificial canopy gaps ranging in size from 10 m&lt;latex&gt;$^{2}$&lt;/latex&gt; to 1500 m&lt;latex&gt;$^{2}$&lt;/latex&gt; (6 to 30% canopy openness). The responses of established populations of seedlings of three dipterocarp species (Hopea nervosa, Parashorea malaanonan and Shorea johorensis) with contrasting silvicultural reputations were monitored for 40 months in these gaps and under closed forest. There were significant differences in survival and growth under closed forest between these three species. However, in gaps, the most important determinant of seedling survival and growth was seedling size at the time of gap creation, regardless of species. An ability to persist for long periods under closed forest and slowly accumulate growth may bestow an enormous size advantage on seedlings when gaps occur. Generalizations on the regeneration dynamics of dipterocarp rain forests need to be modified in the light of this result. Further observations for several years are important to see whether forest recovery eventually converges on predictions from the original paradigm.","author":[{"dropping-particle":"","family":"Brown","given":"N. D.","non-dropping-particle":"","parse-names":false,"suffix":""},{"dropping-particle":"","family":"Whitmore","given":"T. C.","non-dropping-particle":"","parse-names":false,"suffix":""}],"container-title":"Philosophical transactions of the Royal Society of London. Series B, Biological sciences","id":"ITEM-2","issue":"1275","issued":{"date-parts":[["1992"]]},"page":"369-378","title":"Do dipterocarp seedlings really partition tropical rain forest gaps?","type":"article-journal","volume":"335"},"uris":["http://www.mendeley.com/documents/?uuid=a91595a4-7c81-4a65-b0d3-1a6f3cb81a45"]}],"mendeley":{"formattedCitation":"(Brown &amp; Whitmore, 1992; Ghazoul, 2016)","plainTextFormattedCitation":"(Brown &amp; Whitmore, 1992; Ghazoul, 2016)","previouslyFormattedCitation":"(Brown &amp; Whitmore, 1992; Ghazoul, 2016)"},"properties":{"noteIndex":0},"schema":"https://github.com/citation-style-language/schema/raw/master/csl-citation.json"}</w:instrText>
      </w:r>
      <w:r w:rsidRPr="00071C3D">
        <w:rPr>
          <w:rFonts w:ascii="Times New Roman" w:eastAsia="Calibri" w:hAnsi="Times New Roman" w:cs="Times New Roman"/>
          <w:sz w:val="24"/>
          <w:szCs w:val="24"/>
          <w:lang w:val="en-GB"/>
        </w:rPr>
        <w:fldChar w:fldCharType="separate"/>
      </w:r>
      <w:r w:rsidRPr="00071C3D">
        <w:rPr>
          <w:rFonts w:ascii="Times New Roman" w:eastAsia="Calibri" w:hAnsi="Times New Roman" w:cs="Times New Roman"/>
          <w:noProof/>
          <w:sz w:val="24"/>
          <w:szCs w:val="24"/>
          <w:lang w:val="en-GB"/>
        </w:rPr>
        <w:t>(Brown &amp; Whitmore, 1992; Ghazoul, 2016)</w:t>
      </w:r>
      <w:r w:rsidRPr="00071C3D">
        <w:rPr>
          <w:rFonts w:ascii="Times New Roman" w:eastAsia="Calibri" w:hAnsi="Times New Roman" w:cs="Times New Roman"/>
          <w:sz w:val="24"/>
          <w:szCs w:val="24"/>
          <w:lang w:val="en-GB"/>
        </w:rPr>
        <w:fldChar w:fldCharType="end"/>
      </w:r>
      <w:r w:rsidRPr="00071C3D">
        <w:rPr>
          <w:rFonts w:ascii="Times New Roman" w:eastAsia="Calibri" w:hAnsi="Times New Roman" w:cs="Times New Roman"/>
          <w:sz w:val="24"/>
          <w:szCs w:val="24"/>
          <w:lang w:val="en-GB"/>
        </w:rPr>
        <w:t>. We partitioned the shade house into five blocks of 5 x 15m to control for unknown environmental and sampling effects. Within each block, 160 seedlings were randomly positioned and spaced at 0.5 m intervals ensuring independence.</w:t>
      </w:r>
    </w:p>
    <w:p w14:paraId="3E555FCE" w14:textId="04799CF4" w:rsidR="005C7712" w:rsidRPr="00071C3D" w:rsidRDefault="005C7712" w:rsidP="005C7712">
      <w:pPr>
        <w:spacing w:after="0"/>
        <w:ind w:firstLine="708"/>
        <w:rPr>
          <w:rFonts w:ascii="Times New Roman" w:eastAsia="Calibri" w:hAnsi="Times New Roman" w:cs="Times New Roman"/>
          <w:sz w:val="24"/>
          <w:szCs w:val="24"/>
          <w:lang w:val="en-GB"/>
        </w:rPr>
      </w:pPr>
      <w:r w:rsidRPr="00071C3D">
        <w:rPr>
          <w:rFonts w:ascii="Times New Roman" w:eastAsia="Calibri" w:hAnsi="Times New Roman" w:cs="Times New Roman"/>
          <w:sz w:val="24"/>
          <w:szCs w:val="24"/>
          <w:lang w:val="en-GB"/>
        </w:rPr>
        <w:t xml:space="preserve">Ten species of the Dipterocarpaceae family were used in this experiment to enable trait-based analysis in response to the treatments. Each species had 80 individual seedlings equitably distributed across the treatment gradient and between experimental blocks. Therefore, for each treatment level, there were ten individuals per species. We collected seedlings from 92 different mothers </w:t>
      </w:r>
      <w:r>
        <w:rPr>
          <w:rFonts w:ascii="Times New Roman" w:eastAsia="Calibri" w:hAnsi="Times New Roman" w:cs="Times New Roman"/>
          <w:sz w:val="24"/>
          <w:szCs w:val="24"/>
          <w:lang w:val="en-GB"/>
        </w:rPr>
        <w:t xml:space="preserve">across four separate forest reserves in Sabah </w:t>
      </w:r>
      <w:r w:rsidRPr="00071C3D">
        <w:rPr>
          <w:rFonts w:ascii="Times New Roman" w:eastAsia="Calibri" w:hAnsi="Times New Roman" w:cs="Times New Roman"/>
          <w:sz w:val="24"/>
          <w:szCs w:val="24"/>
          <w:lang w:val="en-GB"/>
        </w:rPr>
        <w:t xml:space="preserve">(Table S1). We included as many mothers from as many locations as possible to </w:t>
      </w:r>
      <w:r>
        <w:rPr>
          <w:rFonts w:ascii="Times New Roman" w:eastAsia="Calibri" w:hAnsi="Times New Roman" w:cs="Times New Roman"/>
          <w:sz w:val="24"/>
          <w:szCs w:val="24"/>
          <w:lang w:val="en-GB"/>
        </w:rPr>
        <w:t xml:space="preserve">maximise </w:t>
      </w:r>
      <w:r w:rsidRPr="00071C3D">
        <w:rPr>
          <w:rFonts w:ascii="Times New Roman" w:eastAsia="Calibri" w:hAnsi="Times New Roman" w:cs="Times New Roman"/>
          <w:sz w:val="24"/>
          <w:szCs w:val="24"/>
          <w:lang w:val="en-GB"/>
        </w:rPr>
        <w:t xml:space="preserve">genetic diversity </w:t>
      </w:r>
      <w:r w:rsidRPr="00071C3D">
        <w:rPr>
          <w:rFonts w:ascii="Times New Roman" w:eastAsia="Calibri" w:hAnsi="Times New Roman" w:cs="Times New Roman"/>
          <w:sz w:val="24"/>
          <w:szCs w:val="24"/>
          <w:lang w:val="en-GB"/>
        </w:rPr>
        <w:fldChar w:fldCharType="begin" w:fldLock="1"/>
      </w:r>
      <w:r>
        <w:rPr>
          <w:rFonts w:ascii="Times New Roman" w:eastAsia="Calibri" w:hAnsi="Times New Roman" w:cs="Times New Roman"/>
          <w:sz w:val="24"/>
          <w:szCs w:val="24"/>
          <w:lang w:val="en-GB"/>
        </w:rPr>
        <w:instrText>ADDIN CSL_CITATION {"citationItems":[{"id":"ITEM-1","itemData":{"DOI":"10.1080/17550874.2016.1270363","ISSN":"1755-0874","author":[{"dropping-particle":"","family":"Cheng Choon","given":"A","non-dropping-particle":"","parse-names":false,"suffix":""},{"dropping-particle":"","family":"O'Brien","given":"Michael J.","non-dropping-particle":"","parse-names":false,"suffix":""},{"dropping-particle":"","family":"Ng","given":"KKS","non-dropping-particle":"","parse-names":false,"suffix":""},{"dropping-particle":"","family":"Lee","given":"PC","non-dropping-particle":"","parse-names":false,"suffix":""},{"dropping-particle":"","family":"Hector","given":"A","non-dropping-particle":"","parse-names":false,"suffix":""},{"dropping-particle":"","family":"Schmid","given":"B","non-dropping-particle":"","parse-names":false,"suffix":""},{"dropping-particle":"","family":"Shimizu","given":"KK","non-dropping-particle":"","parse-names":false,"suffix":""}],"container-title":"Plant Ecology and Diversity","id":"ITEM-1","issue":"5-6","issued":{"date-parts":[["2017"]]},"page":"459-469","publisher":"Taylor &amp; Francis","title":"Genetic diversity of two tropical tree species of the Dipterocarpaceae following logging and restoration in Borneo: high genetic diversity in plots with high species diversity","type":"article-journal","volume":"9"},"uris":["http://www.mendeley.com/documents/?uuid=367dfd1c-0199-40ed-aa07-836b27b61a82"]}],"mendeley":{"formattedCitation":"(Cheng Choon et al., 2017)","plainTextFormattedCitation":"(Cheng Choon et al., 2017)","previouslyFormattedCitation":"(Cheng Choon &lt;i&gt;et al.&lt;/i&gt;, 2017)"},"properties":{"noteIndex":0},"schema":"https://github.com/citation-style-language/schema/raw/master/csl-citation.json"}</w:instrText>
      </w:r>
      <w:r w:rsidRPr="00071C3D">
        <w:rPr>
          <w:rFonts w:ascii="Times New Roman" w:eastAsia="Calibri" w:hAnsi="Times New Roman" w:cs="Times New Roman"/>
          <w:sz w:val="24"/>
          <w:szCs w:val="24"/>
          <w:lang w:val="en-GB"/>
        </w:rPr>
        <w:fldChar w:fldCharType="separate"/>
      </w:r>
      <w:r w:rsidRPr="005C7712">
        <w:rPr>
          <w:rFonts w:ascii="Times New Roman" w:eastAsia="Calibri" w:hAnsi="Times New Roman" w:cs="Times New Roman"/>
          <w:noProof/>
          <w:sz w:val="24"/>
          <w:szCs w:val="24"/>
          <w:lang w:val="en-GB"/>
        </w:rPr>
        <w:t>(Cheng Choon et al., 2017)</w:t>
      </w:r>
      <w:r w:rsidRPr="00071C3D">
        <w:rPr>
          <w:rFonts w:ascii="Times New Roman" w:eastAsia="Calibri" w:hAnsi="Times New Roman" w:cs="Times New Roman"/>
          <w:sz w:val="24"/>
          <w:szCs w:val="24"/>
          <w:lang w:val="en-GB"/>
        </w:rPr>
        <w:fldChar w:fldCharType="end"/>
      </w:r>
      <w:r w:rsidRPr="00071C3D">
        <w:rPr>
          <w:rFonts w:ascii="Times New Roman" w:eastAsia="Calibri" w:hAnsi="Times New Roman" w:cs="Times New Roman"/>
          <w:sz w:val="24"/>
          <w:szCs w:val="24"/>
          <w:lang w:val="en-GB"/>
        </w:rPr>
        <w:t xml:space="preserve">. Mothers were distributed as evenly as possible throughout the experiment by block and treatment. Seeds were collected directly from mother trees during </w:t>
      </w:r>
      <w:r>
        <w:rPr>
          <w:rFonts w:ascii="Times New Roman" w:eastAsia="Calibri" w:hAnsi="Times New Roman" w:cs="Times New Roman"/>
          <w:sz w:val="24"/>
          <w:szCs w:val="24"/>
          <w:lang w:val="en-GB"/>
        </w:rPr>
        <w:t>a</w:t>
      </w:r>
      <w:r w:rsidRPr="00071C3D">
        <w:rPr>
          <w:rFonts w:ascii="Times New Roman" w:eastAsia="Calibri" w:hAnsi="Times New Roman" w:cs="Times New Roman"/>
          <w:sz w:val="24"/>
          <w:szCs w:val="24"/>
          <w:lang w:val="en-GB"/>
        </w:rPr>
        <w:t xml:space="preserve"> general flowering</w:t>
      </w:r>
      <w:r>
        <w:rPr>
          <w:rFonts w:ascii="Times New Roman" w:eastAsia="Calibri" w:hAnsi="Times New Roman" w:cs="Times New Roman"/>
          <w:sz w:val="24"/>
          <w:szCs w:val="24"/>
          <w:lang w:val="en-GB"/>
        </w:rPr>
        <w:t xml:space="preserve"> event</w:t>
      </w:r>
      <w:r w:rsidRPr="00071C3D">
        <w:rPr>
          <w:rFonts w:ascii="Times New Roman" w:eastAsia="Calibri" w:hAnsi="Times New Roman" w:cs="Times New Roman"/>
          <w:sz w:val="24"/>
          <w:szCs w:val="24"/>
          <w:lang w:val="en-GB"/>
        </w:rPr>
        <w:t xml:space="preserve"> in 2014 using a big-shot catapult (</w:t>
      </w:r>
      <w:proofErr w:type="spellStart"/>
      <w:r w:rsidRPr="00071C3D">
        <w:rPr>
          <w:rFonts w:ascii="Times New Roman" w:eastAsia="Calibri" w:hAnsi="Times New Roman" w:cs="Times New Roman"/>
          <w:sz w:val="24"/>
          <w:szCs w:val="24"/>
          <w:lang w:val="en-GB"/>
        </w:rPr>
        <w:t>SHERRILLtree</w:t>
      </w:r>
      <w:proofErr w:type="spellEnd"/>
      <w:r w:rsidRPr="00071C3D">
        <w:rPr>
          <w:rFonts w:ascii="Times New Roman" w:eastAsia="Calibri" w:hAnsi="Times New Roman" w:cs="Times New Roman"/>
          <w:sz w:val="24"/>
          <w:szCs w:val="24"/>
          <w:lang w:val="en-GB"/>
        </w:rPr>
        <w:t xml:space="preserve">, USA) and rope to shake branches and release seeds. We used wet jute sacks to germinate seeds and transplanted </w:t>
      </w:r>
      <w:r>
        <w:rPr>
          <w:rFonts w:ascii="Times New Roman" w:eastAsia="Calibri" w:hAnsi="Times New Roman" w:cs="Times New Roman"/>
          <w:sz w:val="24"/>
          <w:szCs w:val="24"/>
          <w:lang w:val="en-GB"/>
        </w:rPr>
        <w:t>these</w:t>
      </w:r>
      <w:r w:rsidRPr="00071C3D">
        <w:rPr>
          <w:rFonts w:ascii="Times New Roman" w:eastAsia="Calibri" w:hAnsi="Times New Roman" w:cs="Times New Roman"/>
          <w:sz w:val="24"/>
          <w:szCs w:val="24"/>
          <w:lang w:val="en-GB"/>
        </w:rPr>
        <w:t xml:space="preserve"> into 9 x 15 cm polybags filled with a local alluvial soil and sawdust</w:t>
      </w:r>
      <w:r>
        <w:rPr>
          <w:rFonts w:ascii="Times New Roman" w:eastAsia="Calibri" w:hAnsi="Times New Roman" w:cs="Times New Roman"/>
          <w:sz w:val="24"/>
          <w:szCs w:val="24"/>
          <w:lang w:val="en-GB"/>
        </w:rPr>
        <w:t xml:space="preserve"> within 1 week</w:t>
      </w:r>
      <w:r w:rsidRPr="00071C3D">
        <w:rPr>
          <w:rFonts w:ascii="Times New Roman" w:eastAsia="Calibri" w:hAnsi="Times New Roman" w:cs="Times New Roman"/>
          <w:sz w:val="24"/>
          <w:szCs w:val="24"/>
          <w:lang w:val="en-GB"/>
        </w:rPr>
        <w:t xml:space="preserve">. Seedlings grew inside a nursery for 16 months under a 91% shade cloth and with ambient watering. Six weeks before </w:t>
      </w:r>
      <w:r w:rsidRPr="00071C3D">
        <w:rPr>
          <w:rFonts w:ascii="Times New Roman" w:eastAsia="Calibri" w:hAnsi="Times New Roman" w:cs="Times New Roman"/>
          <w:sz w:val="24"/>
          <w:szCs w:val="24"/>
          <w:lang w:val="en-GB"/>
        </w:rPr>
        <w:lastRenderedPageBreak/>
        <w:t>the start of the experiment, each seedling was transferred to a larger 15 x 20 cm polybag to ensure that the root growth was unrestricted during the experiment. We transferred the seedlings from the nursery into the experimental shade house and placed each one within their own independent 5 L plastic water bottle for six weeks of acclimation.</w:t>
      </w:r>
    </w:p>
    <w:p w14:paraId="6C493C6C" w14:textId="77777777" w:rsidR="005C7712" w:rsidRPr="00071C3D" w:rsidRDefault="005C7712" w:rsidP="005C7712">
      <w:pPr>
        <w:spacing w:after="0"/>
        <w:ind w:firstLine="708"/>
        <w:rPr>
          <w:rFonts w:ascii="Times New Roman" w:eastAsia="Calibri" w:hAnsi="Times New Roman" w:cs="Times New Roman"/>
          <w:sz w:val="24"/>
          <w:szCs w:val="24"/>
          <w:lang w:val="en-GB"/>
        </w:rPr>
      </w:pPr>
      <w:r w:rsidRPr="00071C3D">
        <w:rPr>
          <w:rFonts w:ascii="Times New Roman" w:eastAsia="Calibri" w:hAnsi="Times New Roman" w:cs="Times New Roman"/>
          <w:sz w:val="24"/>
          <w:szCs w:val="24"/>
          <w:lang w:val="en-GB"/>
        </w:rPr>
        <w:t xml:space="preserve">We </w:t>
      </w:r>
      <w:r>
        <w:rPr>
          <w:rFonts w:ascii="Times New Roman" w:eastAsia="Calibri" w:hAnsi="Times New Roman" w:cs="Times New Roman"/>
          <w:sz w:val="24"/>
          <w:szCs w:val="24"/>
          <w:lang w:val="en-GB"/>
        </w:rPr>
        <w:t xml:space="preserve">designed </w:t>
      </w:r>
      <w:r w:rsidRPr="00071C3D">
        <w:rPr>
          <w:rFonts w:ascii="Times New Roman" w:eastAsia="Calibri" w:hAnsi="Times New Roman" w:cs="Times New Roman"/>
          <w:sz w:val="24"/>
          <w:szCs w:val="24"/>
          <w:lang w:val="en-GB"/>
        </w:rPr>
        <w:t>a treatment gradient</w:t>
      </w:r>
      <w:r>
        <w:rPr>
          <w:rFonts w:ascii="Times New Roman" w:eastAsia="Calibri" w:hAnsi="Times New Roman" w:cs="Times New Roman"/>
          <w:sz w:val="24"/>
          <w:szCs w:val="24"/>
          <w:lang w:val="en-GB"/>
        </w:rPr>
        <w:t xml:space="preserve"> with </w:t>
      </w:r>
      <w:r w:rsidRPr="00071C3D">
        <w:rPr>
          <w:rFonts w:ascii="Times New Roman" w:eastAsia="Calibri" w:hAnsi="Times New Roman" w:cs="Times New Roman"/>
          <w:sz w:val="24"/>
          <w:szCs w:val="24"/>
          <w:lang w:val="en-GB"/>
        </w:rPr>
        <w:t>eight different water-inundation duration levels</w:t>
      </w:r>
      <w:r>
        <w:rPr>
          <w:rFonts w:ascii="Times New Roman" w:eastAsia="Calibri" w:hAnsi="Times New Roman" w:cs="Times New Roman"/>
          <w:sz w:val="24"/>
          <w:szCs w:val="24"/>
          <w:lang w:val="en-GB"/>
        </w:rPr>
        <w:t xml:space="preserve">. The gradient ranged </w:t>
      </w:r>
      <w:r w:rsidRPr="00071C3D">
        <w:rPr>
          <w:rFonts w:ascii="Times New Roman" w:eastAsia="Calibri" w:hAnsi="Times New Roman" w:cs="Times New Roman"/>
          <w:sz w:val="24"/>
          <w:szCs w:val="24"/>
          <w:lang w:val="en-GB"/>
        </w:rPr>
        <w:t>from continuously to never</w:t>
      </w:r>
      <w:r>
        <w:rPr>
          <w:rFonts w:ascii="Times New Roman" w:eastAsia="Calibri" w:hAnsi="Times New Roman" w:cs="Times New Roman"/>
          <w:sz w:val="24"/>
          <w:szCs w:val="24"/>
          <w:lang w:val="en-GB"/>
        </w:rPr>
        <w:t xml:space="preserve"> </w:t>
      </w:r>
      <w:r w:rsidRPr="00071C3D">
        <w:rPr>
          <w:rFonts w:ascii="Times New Roman" w:eastAsia="Calibri" w:hAnsi="Times New Roman" w:cs="Times New Roman"/>
          <w:sz w:val="24"/>
          <w:szCs w:val="24"/>
          <w:lang w:val="en-GB"/>
        </w:rPr>
        <w:t xml:space="preserve">inundated </w:t>
      </w:r>
      <w:r>
        <w:rPr>
          <w:rFonts w:ascii="Times New Roman" w:eastAsia="Calibri" w:hAnsi="Times New Roman" w:cs="Times New Roman"/>
          <w:sz w:val="24"/>
          <w:szCs w:val="24"/>
          <w:lang w:val="en-GB"/>
        </w:rPr>
        <w:t xml:space="preserve">and levels equally distributed between 21 days </w:t>
      </w:r>
      <w:r w:rsidRPr="00071C3D">
        <w:rPr>
          <w:rFonts w:ascii="Times New Roman" w:eastAsia="Calibri" w:hAnsi="Times New Roman" w:cs="Times New Roman"/>
          <w:sz w:val="24"/>
          <w:szCs w:val="24"/>
          <w:lang w:val="en-GB"/>
        </w:rPr>
        <w:t xml:space="preserve">(Fig. 1). </w:t>
      </w:r>
      <w:r>
        <w:rPr>
          <w:rFonts w:ascii="Times New Roman" w:eastAsia="Calibri" w:hAnsi="Times New Roman" w:cs="Times New Roman"/>
          <w:sz w:val="24"/>
          <w:szCs w:val="24"/>
          <w:lang w:val="en-GB"/>
        </w:rPr>
        <w:t>We repeated t</w:t>
      </w:r>
      <w:r w:rsidRPr="00071C3D">
        <w:rPr>
          <w:rFonts w:ascii="Times New Roman" w:eastAsia="Calibri" w:hAnsi="Times New Roman" w:cs="Times New Roman"/>
          <w:sz w:val="24"/>
          <w:szCs w:val="24"/>
          <w:lang w:val="en-GB"/>
        </w:rPr>
        <w:t xml:space="preserve">his set of treatment durations four times during the experiment, and therefore the total </w:t>
      </w:r>
      <w:r>
        <w:rPr>
          <w:rFonts w:ascii="Times New Roman" w:eastAsia="Calibri" w:hAnsi="Times New Roman" w:cs="Times New Roman"/>
          <w:sz w:val="24"/>
          <w:szCs w:val="24"/>
          <w:lang w:val="en-GB"/>
        </w:rPr>
        <w:t>period</w:t>
      </w:r>
      <w:r w:rsidRPr="00071C3D">
        <w:rPr>
          <w:rFonts w:ascii="Times New Roman" w:eastAsia="Calibri" w:hAnsi="Times New Roman" w:cs="Times New Roman"/>
          <w:sz w:val="24"/>
          <w:szCs w:val="24"/>
          <w:lang w:val="en-GB"/>
        </w:rPr>
        <w:t xml:space="preserve"> of experiment</w:t>
      </w:r>
      <w:r>
        <w:rPr>
          <w:rFonts w:ascii="Times New Roman" w:eastAsia="Calibri" w:hAnsi="Times New Roman" w:cs="Times New Roman"/>
          <w:sz w:val="24"/>
          <w:szCs w:val="24"/>
          <w:lang w:val="en-GB"/>
        </w:rPr>
        <w:t>ation</w:t>
      </w:r>
      <w:r w:rsidRPr="00071C3D">
        <w:rPr>
          <w:rFonts w:ascii="Times New Roman" w:eastAsia="Calibri" w:hAnsi="Times New Roman" w:cs="Times New Roman"/>
          <w:sz w:val="24"/>
          <w:szCs w:val="24"/>
          <w:lang w:val="en-GB"/>
        </w:rPr>
        <w:t xml:space="preserve"> was 84 days. We consider the eight durations of water-inundation to form a continuous explanatory variable. These eight water inundation treatments were designed to mimic the natural variation of water-logging cycles in the forest. Micro-topography, soil drainage and rainfall interact to control the duration of water-inundation.  On inundated days of the cycle, silicone gel was applied to the floor of the water bottle to seal drainage holes in the base</w:t>
      </w:r>
      <w:r>
        <w:rPr>
          <w:rFonts w:ascii="Times New Roman" w:eastAsia="Calibri" w:hAnsi="Times New Roman" w:cs="Times New Roman"/>
          <w:sz w:val="24"/>
          <w:szCs w:val="24"/>
          <w:lang w:val="en-GB"/>
        </w:rPr>
        <w:t xml:space="preserve"> and w</w:t>
      </w:r>
      <w:r w:rsidRPr="00071C3D">
        <w:rPr>
          <w:rFonts w:ascii="Times New Roman" w:eastAsia="Calibri" w:hAnsi="Times New Roman" w:cs="Times New Roman"/>
          <w:sz w:val="24"/>
          <w:szCs w:val="24"/>
          <w:lang w:val="en-GB"/>
        </w:rPr>
        <w:t>e filled the bottle with water</w:t>
      </w:r>
      <w:r>
        <w:rPr>
          <w:rFonts w:ascii="Times New Roman" w:eastAsia="Calibri" w:hAnsi="Times New Roman" w:cs="Times New Roman"/>
          <w:sz w:val="24"/>
          <w:szCs w:val="24"/>
          <w:lang w:val="en-GB"/>
        </w:rPr>
        <w:t>.</w:t>
      </w:r>
      <w:r w:rsidRPr="00071C3D">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An</w:t>
      </w:r>
      <w:r w:rsidRPr="00071C3D">
        <w:rPr>
          <w:rFonts w:ascii="Times New Roman" w:eastAsia="Calibri" w:hAnsi="Times New Roman" w:cs="Times New Roman"/>
          <w:sz w:val="24"/>
          <w:szCs w:val="24"/>
          <w:lang w:val="en-GB"/>
        </w:rPr>
        <w:t xml:space="preserve"> overflow hole prevented the water from reaching 2.5 cm above the soil line. On days where seedlings were to experience no effects of waterlogging, we removed the silicone gel, and the water was allowed to </w:t>
      </w:r>
      <w:r>
        <w:rPr>
          <w:rFonts w:ascii="Times New Roman" w:eastAsia="Calibri" w:hAnsi="Times New Roman" w:cs="Times New Roman"/>
          <w:sz w:val="24"/>
          <w:szCs w:val="24"/>
          <w:lang w:val="en-GB"/>
        </w:rPr>
        <w:t xml:space="preserve">quickly </w:t>
      </w:r>
      <w:r w:rsidRPr="00071C3D">
        <w:rPr>
          <w:rFonts w:ascii="Times New Roman" w:eastAsia="Calibri" w:hAnsi="Times New Roman" w:cs="Times New Roman"/>
          <w:sz w:val="24"/>
          <w:szCs w:val="24"/>
          <w:lang w:val="en-GB"/>
        </w:rPr>
        <w:t xml:space="preserve">drain. </w:t>
      </w:r>
    </w:p>
    <w:p w14:paraId="509FEC3A" w14:textId="3D1251B9" w:rsidR="005C7712" w:rsidRPr="00071C3D" w:rsidRDefault="005C7712" w:rsidP="005C7712">
      <w:pPr>
        <w:spacing w:after="0"/>
        <w:rPr>
          <w:rFonts w:ascii="Times New Roman" w:eastAsia="Calibri" w:hAnsi="Times New Roman" w:cs="Times New Roman"/>
          <w:sz w:val="24"/>
          <w:szCs w:val="24"/>
          <w:lang w:val="en-GB"/>
        </w:rPr>
      </w:pPr>
      <w:r w:rsidRPr="00071C3D">
        <w:rPr>
          <w:rFonts w:ascii="Times New Roman" w:eastAsia="Times New Roman" w:hAnsi="Times New Roman" w:cs="Times New Roman"/>
          <w:b/>
          <w:bCs/>
          <w:color w:val="000000"/>
          <w:sz w:val="24"/>
          <w:szCs w:val="24"/>
          <w:lang w:val="en-GB"/>
        </w:rPr>
        <w:t xml:space="preserve">Measurements. </w:t>
      </w:r>
      <w:r w:rsidRPr="00071C3D">
        <w:rPr>
          <w:rFonts w:ascii="Times New Roman" w:hAnsi="Times New Roman" w:cs="Times New Roman"/>
          <w:sz w:val="24"/>
          <w:szCs w:val="24"/>
          <w:lang w:val="en-GB"/>
        </w:rPr>
        <w:t xml:space="preserve">Our first question was, do species respond negatively to water-inundation episodes, and is there a difference between the species in their survival, growth and photosynthesis? </w:t>
      </w:r>
      <w:r w:rsidRPr="00071C3D">
        <w:rPr>
          <w:rFonts w:ascii="Times New Roman" w:eastAsia="Calibri" w:hAnsi="Times New Roman" w:cs="Times New Roman"/>
          <w:sz w:val="24"/>
          <w:szCs w:val="24"/>
          <w:lang w:val="en-GB"/>
        </w:rPr>
        <w:t xml:space="preserve">These three responses were used to determine the tolerance of a plant to water-inundation. We classified dead seedlings as those with no green living tissue remaining under the bark at the end of the experiment. For growth, we measured seedling diameters at 5 cm above the soil line on the first day of the experiment with digital callipers, and </w:t>
      </w:r>
      <w:r>
        <w:rPr>
          <w:rFonts w:ascii="Times New Roman" w:eastAsia="Calibri" w:hAnsi="Times New Roman" w:cs="Times New Roman"/>
          <w:sz w:val="24"/>
          <w:szCs w:val="24"/>
          <w:lang w:val="en-GB"/>
        </w:rPr>
        <w:t xml:space="preserve">at </w:t>
      </w:r>
      <w:r w:rsidRPr="00071C3D">
        <w:rPr>
          <w:rFonts w:ascii="Times New Roman" w:eastAsia="Calibri" w:hAnsi="Times New Roman" w:cs="Times New Roman"/>
          <w:sz w:val="24"/>
          <w:szCs w:val="24"/>
          <w:lang w:val="en-GB"/>
        </w:rPr>
        <w:t xml:space="preserve">the end of every treatment cycle. Two measurements were made perpendicular to each other and the average taken by calculating the area of an ellipse and recalculating the diameter. The relative growth rate of each surviving seedling was calculated using the logarithm of diameter's difference over time </w:t>
      </w:r>
      <w:r w:rsidRPr="00071C3D">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author":[{"dropping-particle":"","family":"Sheil","given":"Douglas","non-dropping-particle":"","parse-names":false,"suffix":""},{"dropping-particle":"","family":"Burslem","given":"David F R P","non-dropping-particle":"","parse-names":false,"suffix":""},{"dropping-particle":"","family":"Alder","given":"Denis","non-dropping-particle":"","parse-names":false,"suffix":""}],"container-title":"Journal of Ecology","id":"ITEM-1","issue":"2","issued":{"date-parts":[["2008"]]},"page":"331-333","title":"The interpretation and misinterpretation of mortality rate measures","type":"article-journal","volume":"83"},"uris":["http://www.mendeley.com/documents/?uuid=e12e421e-ae99-4ad7-b4d0-9139ac90d725"]}],"mendeley":{"formattedCitation":"(Sheil, Burslem, &amp; Alder, 2008)","plainTextFormattedCitation":"(Sheil, Burslem, &amp; Alder, 2008)","previouslyFormattedCitation":"(Sheil &lt;i&gt;et al.&lt;/i&gt;, 2008)"},"properties":{"noteIndex":0},"schema":"https://github.com/citation-style-language/schema/raw/master/csl-citation.json"}</w:instrText>
      </w:r>
      <w:r w:rsidRPr="00071C3D">
        <w:rPr>
          <w:rFonts w:ascii="Times New Roman" w:eastAsia="Times New Roman" w:hAnsi="Times New Roman" w:cs="Times New Roman"/>
          <w:sz w:val="24"/>
          <w:szCs w:val="24"/>
          <w:lang w:val="en-GB"/>
        </w:rPr>
        <w:fldChar w:fldCharType="separate"/>
      </w:r>
      <w:r w:rsidRPr="005C7712">
        <w:rPr>
          <w:rFonts w:ascii="Times New Roman" w:eastAsia="Times New Roman" w:hAnsi="Times New Roman" w:cs="Times New Roman"/>
          <w:noProof/>
          <w:sz w:val="24"/>
          <w:szCs w:val="24"/>
          <w:lang w:val="en-GB"/>
        </w:rPr>
        <w:t>(Sheil, Burslem, &amp; Alder, 2008)</w:t>
      </w:r>
      <w:r w:rsidRPr="00071C3D">
        <w:rPr>
          <w:rFonts w:ascii="Times New Roman" w:eastAsia="Times New Roman" w:hAnsi="Times New Roman" w:cs="Times New Roman"/>
          <w:sz w:val="24"/>
          <w:szCs w:val="24"/>
          <w:lang w:val="en-GB"/>
        </w:rPr>
        <w:fldChar w:fldCharType="end"/>
      </w:r>
      <w:r w:rsidRPr="00071C3D">
        <w:rPr>
          <w:rFonts w:ascii="Times New Roman" w:eastAsia="Times New Roman" w:hAnsi="Times New Roman" w:cs="Times New Roman"/>
          <w:sz w:val="24"/>
          <w:szCs w:val="24"/>
          <w:lang w:val="en-GB"/>
        </w:rPr>
        <w:t xml:space="preserve">. We expressed the relative growth rates </w:t>
      </w:r>
      <w:r w:rsidRPr="00071C3D">
        <w:rPr>
          <w:rFonts w:ascii="Times New Roman" w:eastAsia="Times New Roman" w:hAnsi="Times New Roman" w:cs="Times New Roman"/>
          <w:sz w:val="24"/>
          <w:szCs w:val="24"/>
          <w:lang w:val="en-GB"/>
        </w:rPr>
        <w:lastRenderedPageBreak/>
        <w:t>as mm mm</w:t>
      </w:r>
      <w:r w:rsidRPr="00071C3D">
        <w:rPr>
          <w:rFonts w:ascii="Times New Roman" w:eastAsia="Times New Roman" w:hAnsi="Times New Roman" w:cs="Times New Roman"/>
          <w:sz w:val="24"/>
          <w:szCs w:val="24"/>
          <w:vertAlign w:val="superscript"/>
          <w:lang w:val="en-GB"/>
        </w:rPr>
        <w:t>-1</w:t>
      </w:r>
      <w:r w:rsidRPr="00071C3D">
        <w:rPr>
          <w:rFonts w:ascii="Times New Roman" w:eastAsia="Times New Roman" w:hAnsi="Times New Roman" w:cs="Times New Roman"/>
          <w:sz w:val="24"/>
          <w:szCs w:val="24"/>
          <w:lang w:val="en-GB"/>
        </w:rPr>
        <w:t xml:space="preserve"> month</w:t>
      </w:r>
      <w:r w:rsidRPr="00071C3D">
        <w:rPr>
          <w:rFonts w:ascii="Times New Roman" w:eastAsia="Times New Roman" w:hAnsi="Times New Roman" w:cs="Times New Roman"/>
          <w:sz w:val="24"/>
          <w:szCs w:val="24"/>
          <w:vertAlign w:val="superscript"/>
          <w:lang w:val="en-GB"/>
        </w:rPr>
        <w:t>-1</w:t>
      </w:r>
      <w:r w:rsidRPr="00071C3D">
        <w:rPr>
          <w:rFonts w:ascii="Times New Roman" w:eastAsia="Times New Roman" w:hAnsi="Times New Roman" w:cs="Times New Roman"/>
          <w:sz w:val="24"/>
          <w:szCs w:val="24"/>
          <w:vertAlign w:val="superscript"/>
          <w:lang w:val="en-GB"/>
        </w:rPr>
        <w:softHyphen/>
        <w:t xml:space="preserve"> </w:t>
      </w:r>
      <w:r w:rsidRPr="00071C3D">
        <w:rPr>
          <w:rFonts w:ascii="Times New Roman" w:eastAsia="Times New Roman" w:hAnsi="Times New Roman" w:cs="Times New Roman"/>
          <w:sz w:val="24"/>
          <w:szCs w:val="24"/>
          <w:lang w:val="en-GB"/>
        </w:rPr>
        <w:t xml:space="preserve">(30 days). Photosynthesis and respiration were measured using an </w:t>
      </w:r>
      <w:proofErr w:type="spellStart"/>
      <w:r w:rsidRPr="00071C3D">
        <w:rPr>
          <w:rFonts w:ascii="Times New Roman" w:eastAsia="Times New Roman" w:hAnsi="Times New Roman" w:cs="Times New Roman"/>
          <w:sz w:val="24"/>
          <w:szCs w:val="24"/>
          <w:lang w:val="en-GB"/>
        </w:rPr>
        <w:t>LCpro</w:t>
      </w:r>
      <w:proofErr w:type="spellEnd"/>
      <w:r w:rsidRPr="00071C3D">
        <w:rPr>
          <w:rFonts w:ascii="Times New Roman" w:eastAsia="Times New Roman" w:hAnsi="Times New Roman" w:cs="Times New Roman"/>
          <w:sz w:val="24"/>
          <w:szCs w:val="24"/>
          <w:lang w:val="en-GB"/>
        </w:rPr>
        <w:t>-SD advanced photosynthesis measurement system with the leaf chamber attachment (ADC Bioscientific ltd., Herts, UK). We measured randomly selected plants in the shade enclosure between 10:00 and 15:00 on 11 days during day 15-41 of the experiment. From this randomised sample, photosynthesis and respiration measurements were taken on 38</w:t>
      </w:r>
      <w:r>
        <w:rPr>
          <w:rFonts w:ascii="Times New Roman" w:eastAsia="Times New Roman" w:hAnsi="Times New Roman" w:cs="Times New Roman"/>
          <w:sz w:val="24"/>
          <w:szCs w:val="24"/>
          <w:lang w:val="en-GB"/>
        </w:rPr>
        <w:t>9</w:t>
      </w:r>
      <w:r w:rsidRPr="00071C3D">
        <w:rPr>
          <w:rFonts w:ascii="Times New Roman" w:eastAsia="Times New Roman" w:hAnsi="Times New Roman" w:cs="Times New Roman"/>
          <w:sz w:val="24"/>
          <w:szCs w:val="24"/>
          <w:lang w:val="en-GB"/>
        </w:rPr>
        <w:t xml:space="preserve"> inundated and 1</w:t>
      </w:r>
      <w:r>
        <w:rPr>
          <w:rFonts w:ascii="Times New Roman" w:eastAsia="Times New Roman" w:hAnsi="Times New Roman" w:cs="Times New Roman"/>
          <w:sz w:val="24"/>
          <w:szCs w:val="24"/>
          <w:lang w:val="en-GB"/>
        </w:rPr>
        <w:t>60</w:t>
      </w:r>
      <w:r w:rsidRPr="00071C3D">
        <w:rPr>
          <w:rFonts w:ascii="Times New Roman" w:eastAsia="Times New Roman" w:hAnsi="Times New Roman" w:cs="Times New Roman"/>
          <w:sz w:val="24"/>
          <w:szCs w:val="24"/>
          <w:lang w:val="en-GB"/>
        </w:rPr>
        <w:t xml:space="preserve"> non-inundated plants. Individuals were on average measured 3.57 times (SD ± 1.49). In total 548 measurements were made at ambient levels of CO</w:t>
      </w:r>
      <w:r w:rsidRPr="00071C3D">
        <w:rPr>
          <w:rFonts w:ascii="Times New Roman" w:eastAsia="Times New Roman" w:hAnsi="Times New Roman" w:cs="Times New Roman"/>
          <w:sz w:val="24"/>
          <w:szCs w:val="24"/>
          <w:vertAlign w:val="subscript"/>
          <w:lang w:val="en-GB"/>
        </w:rPr>
        <w:t>2</w:t>
      </w:r>
      <w:r w:rsidRPr="00071C3D">
        <w:rPr>
          <w:rFonts w:ascii="Times New Roman" w:eastAsia="Times New Roman" w:hAnsi="Times New Roman" w:cs="Times New Roman"/>
          <w:sz w:val="24"/>
          <w:szCs w:val="24"/>
          <w:lang w:val="en-GB"/>
        </w:rPr>
        <w:t xml:space="preserve">, temperature and PAR density. The average photo-synthetically active radiation on a leaf was 269.8 </w:t>
      </w:r>
      <w:r w:rsidRPr="00071C3D">
        <w:rPr>
          <w:rFonts w:ascii="Times New Roman" w:eastAsia="Calibri" w:hAnsi="Times New Roman" w:cs="Times New Roman"/>
          <w:sz w:val="24"/>
          <w:szCs w:val="24"/>
          <w:lang w:val="en-GB"/>
        </w:rPr>
        <w:t>µ</w:t>
      </w:r>
      <w:proofErr w:type="spellStart"/>
      <w:r w:rsidRPr="00071C3D">
        <w:rPr>
          <w:rFonts w:ascii="Times New Roman" w:eastAsia="Calibri" w:hAnsi="Times New Roman" w:cs="Times New Roman"/>
          <w:sz w:val="24"/>
          <w:szCs w:val="24"/>
          <w:lang w:val="en-GB"/>
        </w:rPr>
        <w:t>mol</w:t>
      </w:r>
      <w:proofErr w:type="spellEnd"/>
      <w:r w:rsidRPr="00071C3D">
        <w:rPr>
          <w:rFonts w:ascii="Times New Roman" w:eastAsia="Calibri" w:hAnsi="Times New Roman" w:cs="Times New Roman"/>
          <w:sz w:val="24"/>
          <w:szCs w:val="24"/>
          <w:lang w:val="en-GB"/>
        </w:rPr>
        <w:t xml:space="preserve"> m</w:t>
      </w:r>
      <w:r w:rsidRPr="00071C3D">
        <w:rPr>
          <w:rFonts w:ascii="Times New Roman" w:eastAsia="Calibri" w:hAnsi="Times New Roman" w:cs="Times New Roman"/>
          <w:sz w:val="24"/>
          <w:szCs w:val="24"/>
          <w:vertAlign w:val="superscript"/>
          <w:lang w:val="en-GB"/>
        </w:rPr>
        <w:t>-2</w:t>
      </w:r>
      <w:r w:rsidRPr="00071C3D">
        <w:rPr>
          <w:rFonts w:ascii="Times New Roman" w:eastAsia="Calibri" w:hAnsi="Times New Roman" w:cs="Times New Roman"/>
          <w:sz w:val="24"/>
          <w:szCs w:val="24"/>
          <w:lang w:val="en-GB"/>
        </w:rPr>
        <w:t xml:space="preserve"> s</w:t>
      </w:r>
      <w:r w:rsidRPr="00071C3D">
        <w:rPr>
          <w:rFonts w:ascii="Times New Roman" w:eastAsia="Calibri" w:hAnsi="Times New Roman" w:cs="Times New Roman"/>
          <w:sz w:val="24"/>
          <w:szCs w:val="24"/>
          <w:vertAlign w:val="superscript"/>
          <w:lang w:val="en-GB"/>
        </w:rPr>
        <w:noBreakHyphen/>
        <w:t>1</w:t>
      </w:r>
      <w:r w:rsidRPr="00071C3D">
        <w:rPr>
          <w:rFonts w:ascii="Times New Roman" w:eastAsia="Calibri" w:hAnsi="Times New Roman" w:cs="Times New Roman"/>
          <w:sz w:val="24"/>
          <w:szCs w:val="24"/>
          <w:lang w:val="en-GB"/>
        </w:rPr>
        <w:t xml:space="preserve"> </w:t>
      </w:r>
      <w:r w:rsidRPr="00071C3D">
        <w:rPr>
          <w:rFonts w:ascii="Times New Roman" w:eastAsia="Times New Roman" w:hAnsi="Times New Roman" w:cs="Times New Roman"/>
          <w:sz w:val="24"/>
          <w:szCs w:val="24"/>
          <w:lang w:val="en-GB"/>
        </w:rPr>
        <w:t>± 9.53 SE. These four responses to our treatment were used to assess the effect of water-inundation on growth and survival variables.</w:t>
      </w:r>
    </w:p>
    <w:p w14:paraId="2236439D" w14:textId="114A4C22" w:rsidR="005C7712" w:rsidRPr="00071C3D" w:rsidRDefault="005C7712" w:rsidP="005C7712">
      <w:pPr>
        <w:spacing w:after="0"/>
        <w:ind w:firstLine="708"/>
        <w:rPr>
          <w:rFonts w:ascii="Times New Roman" w:eastAsia="Calibri" w:hAnsi="Times New Roman" w:cs="Times New Roman"/>
          <w:sz w:val="24"/>
          <w:szCs w:val="24"/>
          <w:lang w:val="en-GB"/>
        </w:rPr>
      </w:pPr>
      <w:r w:rsidRPr="00071C3D">
        <w:rPr>
          <w:rFonts w:ascii="Times New Roman" w:hAnsi="Times New Roman" w:cs="Times New Roman"/>
          <w:sz w:val="24"/>
          <w:szCs w:val="24"/>
          <w:lang w:val="en-GB"/>
        </w:rPr>
        <w:t>Do species traits play a role in tolerance to water-inundation</w:t>
      </w:r>
      <w:r w:rsidRPr="00071C3D">
        <w:rPr>
          <w:rFonts w:ascii="Times New Roman" w:eastAsia="Calibri" w:hAnsi="Times New Roman" w:cs="Times New Roman"/>
          <w:sz w:val="24"/>
          <w:szCs w:val="24"/>
          <w:lang w:val="en-GB"/>
        </w:rPr>
        <w:t>? We measured a suite of morphological traits, namely: wood density, stomatal index (SI), specific leaf mass (SLM), leaf mass fraction (LMF), root mass fraction (RMF), root air density and root wood density (Table S2). We measured all species trait values from plants taken from the nursery, not the experiment. Wood density was measured from a 3-5cm piece of wood from the base of the stem (n = 10, Table S2). This sample’s volume was measured using a balance and a pycnomet</w:t>
      </w:r>
      <w:r>
        <w:rPr>
          <w:rFonts w:ascii="Times New Roman" w:eastAsia="Calibri" w:hAnsi="Times New Roman" w:cs="Times New Roman"/>
          <w:sz w:val="24"/>
          <w:szCs w:val="24"/>
          <w:lang w:val="en-GB"/>
        </w:rPr>
        <w:t>er</w:t>
      </w:r>
      <w:r w:rsidRPr="00071C3D">
        <w:rPr>
          <w:rFonts w:ascii="Times New Roman" w:eastAsia="Calibri" w:hAnsi="Times New Roman" w:cs="Times New Roman"/>
          <w:sz w:val="24"/>
          <w:szCs w:val="24"/>
          <w:lang w:val="en-GB"/>
        </w:rPr>
        <w:t xml:space="preserve">. The piece of wood was oven dried at 105°C for 48 hours and then weighed to calculate the dry mass per volume. To calculate root wood density, we sampled all roots around a central cross-section and used the same method as above (n = 10, Table S2). We measured three leaf traits: specific leaf mass, stomatal index, and leaf mass fraction (n = 10, Table S2). Leaf samples were dried in an oven at 60°C for 48 hours. Specific leaf mass was measured using a leaf disk on randomly selected fully developed mature leaves. A hole punch was used to extract each leaf disks taking care to avoid primary and secondary leaf veins. Disks were oven dried and weighed. Stomatal index is a dimensionless index that incorporates the size and density of stomata </w:t>
      </w:r>
      <w:r w:rsidRPr="00071C3D">
        <w:rPr>
          <w:rFonts w:ascii="Times New Roman" w:eastAsia="Calibri" w:hAnsi="Times New Roman" w:cs="Times New Roman"/>
          <w:sz w:val="24"/>
          <w:szCs w:val="24"/>
          <w:lang w:val="en-GB"/>
        </w:rPr>
        <w:fldChar w:fldCharType="begin" w:fldLock="1"/>
      </w:r>
      <w:r>
        <w:rPr>
          <w:rFonts w:ascii="Times New Roman" w:eastAsia="Calibri" w:hAnsi="Times New Roman" w:cs="Times New Roman"/>
          <w:sz w:val="24"/>
          <w:szCs w:val="24"/>
          <w:lang w:val="en-GB"/>
        </w:rPr>
        <w:instrText>ADDIN CSL_CITATION {"citationItems":[{"id":"ITEM-1","itemData":{"DOI":"10.1046/j.0016-8025.2003.01058.x","ISBN":"0140-7791","ISSN":"0140-7791","PMID":"4178","abstract":"The hydraulic conductance of the leaf lamina (Klamina) substantially constrains whole-plant water transport, but little is known of its association with leaf structure and function. Klamina was measured for sun and shade leaves of six woody temperate species growing in moist soil, and tested for correlation with the prevailing leaf irradiance, and with 22 other leaf traits, Klamina varied from 7.40 × 10 -5 kg m-2 s-1 MPa-1 for Acer saccharum shade leaves to 2.89 × 10-4 kg m-2 s -1 MPa-1 for Vitis labrusca sun leaves. Tree sun leaves had 15-67% higher Klamina than shade leaves, Klamina was co-ordinated with traits associated with high water flux, including leaf irradiance, petiole hydraulic conductance, guard cell length, and stomatal pore area per lamina area. Klamina was also co-ordinated with lamina thickness, water storage capacitance, 1/mesophyll water transfer resistance, and, in five of the six species, with lamina perimeter/area. However, for the six species, Klamina was independent of inter-related leaf traits including leaf dry mass per area, density, modulus of elasticity, osmotic potential, and cuticular conductance, Klamina was thus co-ordinated with structural and functional traits relating to liquid-phase water transport and to maximum rates of gas exchange, but independent of other traits relating to drought tolerance and to aspects of carbon economy.","author":[{"dropping-particle":"","family":"Sack","given":"L.","non-dropping-particle":"","parse-names":false,"suffix":""},{"dropping-particle":"","family":"Cowan","given":"P.D.","non-dropping-particle":"","parse-names":false,"suffix":""},{"dropping-particle":"","family":"Jaikumar","given":"N.","non-dropping-particle":"","parse-names":false,"suffix":""},{"dropping-particle":"","family":"Holbrook","given":"N.M.","non-dropping-particle":"","parse-names":false,"suffix":""}],"container-title":"Plant, Cell and Environment","id":"ITEM-1","issue":"8","issued":{"date-parts":[["2003"]]},"page":"1343-1356","title":"The ‘hydrology’ of leaves: co-ordination of structure and function in temperate woody species","type":"article-journal","volume":"26"},"uris":["http://www.mendeley.com/documents/?uuid=b27f556e-4426-492e-826a-809a5651f54d"]},{"id":"ITEM-2","itemData":{"DOI":"10.1007/s11099-015-0105-6","ISBN":"1109901501056","ISSN":"03003604","abstract":"Tropical canopy tree species can be classified into two types by their heterobaric and homobaric leaves. We studied the relation between both leaf types and their water use, together with the morphological characteristics of leaves and xylem, in 23 canopy species in a tropical rain forest. The maximum rates of photosynthesis and transpiration were significantly higher in heterobaric leaf species, which also underwent larger diurnal variations of leaf water potential compared to homobaric leaf species. The vessel diameter was significantly larger and the stomatal pore index (SPI) was significantly higher in heterobaric than that in homobaric leaf species. There was a significant positive correlation between the vessel diameter, SPI, and maximum transpiration rates in all the studied species of both leaf types. However, there was no significant difference in other properties, such as leaf water-use efficiency, leaf mass per area, leaf nitrogen content, and leaf δ13C between heterobaric and homobaric leaf species. Our results indicate that leaf and xylem morphological differences between heterobaric and homobaric leaf species are closely related to leaf water-use characteristics, even in the same habitat: heterobaric leaf species achieved a high carbon gain with large water use under strong light conditions, whereas homobaric leaf species can maintain a high leaf water potential even at midday as a result of low water use in the canopy environment. © 2015 The Institute of Experimental Botany","author":[{"dropping-particle":"","family":"Inoue","given":"Y.","non-dropping-particle":"","parse-names":false,"suffix":""},{"dropping-particle":"","family":"Kenzo","given":"T.","non-dropping-particle":"","parse-names":false,"suffix":""},{"dropping-particle":"","family":"Tanaka-Oda","given":"A.","non-dropping-particle":"","parse-names":false,"suffix":""},{"dropping-particle":"","family":"Yoneyama","given":"A.","non-dropping-particle":"","parse-names":false,"suffix":""},{"dropping-particle":"","family":"Ichie","given":"T.","non-dropping-particle":"","parse-names":false,"suffix":""}],"container-title":"Photosynthetica","id":"ITEM-2","issue":"2","issued":{"date-parts":[["2015"]]},"page":"177-186","title":"Leaf water use in heterobaric and homobaric leafed canopy tree species in a Malaysian tropical rain forest","type":"article-journal","volume":"53"},"uris":["http://www.mendeley.com/documents/?uuid=694560c1-a9e4-4965-b213-51514afc4373"]}],"mendeley":{"formattedCitation":"(Inoue, Kenzo, Tanaka-Oda, Yoneyama, &amp; Ichie, 2015; Sack, Cowan, Jaikumar, &amp; Holbrook, 2003)","plainTextFormattedCitation":"(Inoue, Kenzo, Tanaka-Oda, Yoneyama, &amp; Ichie, 2015; Sack, Cowan, Jaikumar, &amp; Holbrook, 2003)","previouslyFormattedCitation":"(Sack &lt;i&gt;et al.&lt;/i&gt;, 2003; Inoue &lt;i&gt;et al.&lt;/i&gt;, 2015)"},"properties":{"noteIndex":0},"schema":"https://github.com/citation-style-language/schema/raw/master/csl-citation.json"}</w:instrText>
      </w:r>
      <w:r w:rsidRPr="00071C3D">
        <w:rPr>
          <w:rFonts w:ascii="Times New Roman" w:eastAsia="Calibri" w:hAnsi="Times New Roman" w:cs="Times New Roman"/>
          <w:sz w:val="24"/>
          <w:szCs w:val="24"/>
          <w:lang w:val="en-GB"/>
        </w:rPr>
        <w:fldChar w:fldCharType="separate"/>
      </w:r>
      <w:r w:rsidRPr="005C7712">
        <w:rPr>
          <w:rFonts w:ascii="Times New Roman" w:eastAsia="Calibri" w:hAnsi="Times New Roman" w:cs="Times New Roman"/>
          <w:noProof/>
          <w:sz w:val="24"/>
          <w:szCs w:val="24"/>
          <w:lang w:val="en-GB"/>
        </w:rPr>
        <w:t>(Inoue, Kenzo, Tanaka-Oda, Yoneyama, &amp; Ichie, 2015; Sack, Cowan, Jaikumar, &amp; Holbrook, 2003)</w:t>
      </w:r>
      <w:r w:rsidRPr="00071C3D">
        <w:rPr>
          <w:rFonts w:ascii="Times New Roman" w:eastAsia="Calibri" w:hAnsi="Times New Roman" w:cs="Times New Roman"/>
          <w:sz w:val="24"/>
          <w:szCs w:val="24"/>
          <w:lang w:val="en-GB"/>
        </w:rPr>
        <w:fldChar w:fldCharType="end"/>
      </w:r>
      <w:r w:rsidRPr="00071C3D">
        <w:rPr>
          <w:rFonts w:ascii="Times New Roman" w:eastAsia="Calibri" w:hAnsi="Times New Roman" w:cs="Times New Roman"/>
          <w:sz w:val="24"/>
          <w:szCs w:val="24"/>
          <w:lang w:val="en-GB"/>
        </w:rPr>
        <w:t xml:space="preserve">. To calculate the stomatal index, take the product of the density </w:t>
      </w:r>
      <w:r w:rsidRPr="00071C3D">
        <w:rPr>
          <w:rFonts w:ascii="Times New Roman" w:eastAsia="Calibri" w:hAnsi="Times New Roman" w:cs="Times New Roman"/>
          <w:sz w:val="24"/>
          <w:szCs w:val="24"/>
          <w:lang w:val="en-GB"/>
        </w:rPr>
        <w:lastRenderedPageBreak/>
        <w:t>of stomata and the guard cell length squared</w:t>
      </w:r>
      <w:r w:rsidRPr="00071C3D">
        <w:rPr>
          <w:rFonts w:ascii="Times New Roman" w:eastAsia="Times New Roman" w:hAnsi="Times New Roman" w:cs="Times New Roman"/>
          <w:sz w:val="24"/>
          <w:szCs w:val="24"/>
          <w:lang w:val="en-GB"/>
        </w:rPr>
        <w:t>. Stomatal density and size influence the efficienc</w:t>
      </w:r>
      <w:r>
        <w:rPr>
          <w:rFonts w:ascii="Times New Roman" w:eastAsia="Times New Roman" w:hAnsi="Times New Roman" w:cs="Times New Roman"/>
          <w:sz w:val="24"/>
          <w:szCs w:val="24"/>
          <w:lang w:val="en-GB"/>
        </w:rPr>
        <w:t>y</w:t>
      </w:r>
      <w:r w:rsidRPr="00071C3D">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of </w:t>
      </w:r>
      <w:r w:rsidRPr="00071C3D">
        <w:rPr>
          <w:rFonts w:ascii="Times New Roman" w:eastAsia="Times New Roman" w:hAnsi="Times New Roman" w:cs="Times New Roman"/>
          <w:sz w:val="24"/>
          <w:szCs w:val="24"/>
          <w:lang w:val="en-GB"/>
        </w:rPr>
        <w:t>water</w:t>
      </w:r>
      <w:r>
        <w:rPr>
          <w:rFonts w:ascii="Times New Roman" w:eastAsia="Times New Roman" w:hAnsi="Times New Roman" w:cs="Times New Roman"/>
          <w:sz w:val="24"/>
          <w:szCs w:val="24"/>
          <w:lang w:val="en-GB"/>
        </w:rPr>
        <w:t xml:space="preserve"> use</w:t>
      </w:r>
      <w:r w:rsidRPr="00071C3D">
        <w:rPr>
          <w:rFonts w:ascii="Times New Roman" w:eastAsia="Times New Roman" w:hAnsi="Times New Roman" w:cs="Times New Roman"/>
          <w:sz w:val="24"/>
          <w:szCs w:val="24"/>
          <w:lang w:val="en-GB"/>
        </w:rPr>
        <w:t xml:space="preserve"> and photosynthesis </w:t>
      </w:r>
      <w:r w:rsidRPr="00071C3D">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author":[{"dropping-particle":"","family":"Berryman","given":"C A","non-dropping-particle":"","parse-names":false,"suffix":""},{"dropping-particle":"","family":"Eamus","given":"D","non-dropping-particle":"","parse-names":false,"suffix":""},{"dropping-particle":"","family":"Duff","given":"G A","non-dropping-particle":"","parse-names":false,"suffix":""}],"container-title":"Journal of Experimental Botany","id":"ITEM-1","issue":"274","issued":{"date-parts":[["1994"]]},"page":"539-546","title":"Stomatal responses to a range of variables in two tropical tree species grown with CO2 enrichment","type":"article-journal","volume":"45"},"uris":["http://www.mendeley.com/documents/?uuid=5b8e10bb-4016-4f9a-a515-ffa9d9e89611"]}],"mendeley":{"formattedCitation":"(Berryman, Eamus, &amp; Duff, 1994)","plainTextFormattedCitation":"(Berryman, Eamus, &amp; Duff, 1994)","previouslyFormattedCitation":"(Berryman &lt;i&gt;et al.&lt;/i&gt;, 1994)"},"properties":{"noteIndex":0},"schema":"https://github.com/citation-style-language/schema/raw/master/csl-citation.json"}</w:instrText>
      </w:r>
      <w:r w:rsidRPr="00071C3D">
        <w:rPr>
          <w:rFonts w:ascii="Times New Roman" w:eastAsia="Times New Roman" w:hAnsi="Times New Roman" w:cs="Times New Roman"/>
          <w:sz w:val="24"/>
          <w:szCs w:val="24"/>
          <w:lang w:val="en-GB"/>
        </w:rPr>
        <w:fldChar w:fldCharType="separate"/>
      </w:r>
      <w:r w:rsidRPr="005C7712">
        <w:rPr>
          <w:rFonts w:ascii="Times New Roman" w:eastAsia="Times New Roman" w:hAnsi="Times New Roman" w:cs="Times New Roman"/>
          <w:noProof/>
          <w:sz w:val="24"/>
          <w:szCs w:val="24"/>
          <w:lang w:val="en-GB"/>
        </w:rPr>
        <w:t>(Berryman, Eamus, &amp; Duff, 1994)</w:t>
      </w:r>
      <w:r w:rsidRPr="00071C3D">
        <w:rPr>
          <w:rFonts w:ascii="Times New Roman" w:eastAsia="Times New Roman" w:hAnsi="Times New Roman" w:cs="Times New Roman"/>
          <w:sz w:val="24"/>
          <w:szCs w:val="24"/>
          <w:lang w:val="en-GB"/>
        </w:rPr>
        <w:fldChar w:fldCharType="end"/>
      </w:r>
      <w:r w:rsidRPr="00071C3D">
        <w:rPr>
          <w:rFonts w:ascii="Times New Roman" w:eastAsia="Times New Roman" w:hAnsi="Times New Roman" w:cs="Times New Roman"/>
          <w:sz w:val="24"/>
          <w:szCs w:val="24"/>
          <w:lang w:val="en-GB"/>
        </w:rPr>
        <w:t>. We applied clear nail varnish to the abaxial side of the leaf. When dry, a hole punch was used to cut a leaf disk with the coating. The varnish creates an impression of the leaf surface, which we transferred to a glass slide. A microscope with a video link was used to count the density of stomata and measure the length of guard cells (n = 6, Table S2).</w:t>
      </w:r>
    </w:p>
    <w:p w14:paraId="16CCB002" w14:textId="77777777" w:rsidR="005C7712" w:rsidRPr="00071C3D" w:rsidRDefault="005C7712" w:rsidP="005C7712">
      <w:pPr>
        <w:spacing w:after="0"/>
        <w:ind w:firstLine="708"/>
        <w:rPr>
          <w:rFonts w:ascii="Times New Roman" w:eastAsia="Calibri" w:hAnsi="Times New Roman" w:cs="Times New Roman"/>
          <w:sz w:val="24"/>
          <w:szCs w:val="24"/>
          <w:lang w:val="en-GB"/>
        </w:rPr>
      </w:pPr>
      <w:r w:rsidRPr="00071C3D">
        <w:rPr>
          <w:rFonts w:ascii="Times New Roman" w:eastAsia="Calibri" w:hAnsi="Times New Roman" w:cs="Times New Roman"/>
          <w:sz w:val="24"/>
          <w:szCs w:val="24"/>
          <w:lang w:val="en-GB"/>
        </w:rPr>
        <w:t>For the leaf and root mass fraction calculations, we destructively harvested seedlings. The woody tissue was oven dried at 105°C for 48 hours whereas leafy tissue</w:t>
      </w:r>
      <w:r>
        <w:rPr>
          <w:rFonts w:ascii="Times New Roman" w:eastAsia="Calibri" w:hAnsi="Times New Roman" w:cs="Times New Roman"/>
          <w:sz w:val="24"/>
          <w:szCs w:val="24"/>
          <w:lang w:val="en-GB"/>
        </w:rPr>
        <w:t xml:space="preserve"> was dried</w:t>
      </w:r>
      <w:r w:rsidRPr="00071C3D">
        <w:rPr>
          <w:rFonts w:ascii="Times New Roman" w:eastAsia="Calibri" w:hAnsi="Times New Roman" w:cs="Times New Roman"/>
          <w:sz w:val="24"/>
          <w:szCs w:val="24"/>
          <w:lang w:val="en-GB"/>
        </w:rPr>
        <w:t xml:space="preserve"> at 60°C for 48 hours. After drying, we weighed all the plant material. The number of individuals harvested per species depended upon the available quantity (mean individuals per species was 19 ± 10 SD for a total of 194 individuals, see Table S2).  We calculated both leaf and root biomass fractions as a proportion of the total biomass. </w:t>
      </w:r>
    </w:p>
    <w:p w14:paraId="45890BA0" w14:textId="77777777" w:rsidR="005C7712" w:rsidRPr="00071C3D" w:rsidRDefault="005C7712" w:rsidP="005C7712">
      <w:pPr>
        <w:ind w:firstLine="708"/>
        <w:rPr>
          <w:rFonts w:ascii="Times New Roman" w:hAnsi="Times New Roman" w:cs="Times New Roman"/>
          <w:sz w:val="24"/>
          <w:szCs w:val="24"/>
          <w:lang w:val="en-GB"/>
        </w:rPr>
      </w:pPr>
      <w:r w:rsidRPr="00071C3D">
        <w:rPr>
          <w:rFonts w:ascii="Times New Roman" w:hAnsi="Times New Roman" w:cs="Times New Roman"/>
          <w:sz w:val="24"/>
          <w:szCs w:val="24"/>
          <w:lang w:val="en-GB"/>
        </w:rPr>
        <w:t>To calculate the root air-space, we measured the weight of a root sample in a pycnometer surrounded by water. The sample and water were then placed in a vacuum chamber for 24 hours at a ca. 98% vacuum, which forced water into the sample and pushed the air out. The treated sample was then placed inside the pycnometer again, filled with water, and reweighed. As the pycnometer has a constant volume, we can measure any additional water pressured into the sample, and calculate the difference. This difference reflects the volume of root air-space within root tissue.</w:t>
      </w:r>
    </w:p>
    <w:p w14:paraId="358FDD3B" w14:textId="77777777" w:rsidR="005C7712" w:rsidRPr="00071C3D" w:rsidRDefault="005C7712" w:rsidP="005C7712">
      <w:pPr>
        <w:rPr>
          <w:rFonts w:ascii="Times New Roman" w:eastAsia="Calibri" w:hAnsi="Times New Roman" w:cs="Times New Roman"/>
          <w:b/>
          <w:sz w:val="24"/>
          <w:szCs w:val="24"/>
          <w:lang w:val="en-GB"/>
        </w:rPr>
      </w:pPr>
      <w:r w:rsidRPr="00071C3D">
        <w:rPr>
          <w:rFonts w:ascii="Times New Roman" w:eastAsia="Calibri" w:hAnsi="Times New Roman" w:cs="Times New Roman"/>
          <w:b/>
          <w:sz w:val="24"/>
          <w:szCs w:val="24"/>
          <w:lang w:val="en-GB"/>
        </w:rPr>
        <w:t xml:space="preserve">Statistics. </w:t>
      </w:r>
      <w:r w:rsidRPr="00071C3D">
        <w:rPr>
          <w:rFonts w:ascii="Times New Roman" w:eastAsia="Calibri" w:hAnsi="Times New Roman" w:cs="Times New Roman"/>
          <w:sz w:val="24"/>
          <w:szCs w:val="24"/>
          <w:lang w:val="en-GB"/>
        </w:rPr>
        <w:t>We used linear mixed effects models (LMMs) and generalised linear mixed effects models (GLMMs) to analyses the data directly collected from the nursery experiment. A GLMM was used to model survival with a binomial error distribution, and LMMs were used to model relative growth rate (mm mm</w:t>
      </w:r>
      <w:r w:rsidRPr="00071C3D">
        <w:rPr>
          <w:rFonts w:ascii="Times New Roman" w:eastAsia="Calibri" w:hAnsi="Times New Roman" w:cs="Times New Roman"/>
          <w:sz w:val="24"/>
          <w:szCs w:val="24"/>
          <w:vertAlign w:val="superscript"/>
          <w:lang w:val="en-GB"/>
        </w:rPr>
        <w:t>-1</w:t>
      </w:r>
      <w:r w:rsidRPr="00071C3D">
        <w:rPr>
          <w:rFonts w:ascii="Times New Roman" w:eastAsia="Calibri" w:hAnsi="Times New Roman" w:cs="Times New Roman"/>
          <w:sz w:val="24"/>
          <w:szCs w:val="24"/>
          <w:lang w:val="en-GB"/>
        </w:rPr>
        <w:t xml:space="preserve"> month</w:t>
      </w:r>
      <w:r w:rsidRPr="00071C3D">
        <w:rPr>
          <w:rFonts w:ascii="Times New Roman" w:eastAsia="Calibri" w:hAnsi="Times New Roman" w:cs="Times New Roman"/>
          <w:sz w:val="24"/>
          <w:szCs w:val="24"/>
          <w:vertAlign w:val="superscript"/>
          <w:lang w:val="en-GB"/>
        </w:rPr>
        <w:t>-1</w:t>
      </w:r>
      <w:r w:rsidRPr="00071C3D">
        <w:rPr>
          <w:rFonts w:ascii="Times New Roman" w:eastAsia="Calibri" w:hAnsi="Times New Roman" w:cs="Times New Roman"/>
          <w:sz w:val="24"/>
          <w:szCs w:val="24"/>
          <w:lang w:val="en-GB"/>
        </w:rPr>
        <w:t xml:space="preserve">, </w:t>
      </w:r>
      <w:proofErr w:type="gramStart"/>
      <w:r w:rsidRPr="00071C3D">
        <w:rPr>
          <w:rFonts w:ascii="Times New Roman" w:eastAsia="Calibri" w:hAnsi="Times New Roman" w:cs="Times New Roman"/>
          <w:sz w:val="24"/>
          <w:szCs w:val="24"/>
          <w:lang w:val="en-GB"/>
        </w:rPr>
        <w:t>30 day</w:t>
      </w:r>
      <w:proofErr w:type="gramEnd"/>
      <w:r w:rsidRPr="00071C3D">
        <w:rPr>
          <w:rFonts w:ascii="Times New Roman" w:eastAsia="Calibri" w:hAnsi="Times New Roman" w:cs="Times New Roman"/>
          <w:sz w:val="24"/>
          <w:szCs w:val="24"/>
          <w:lang w:val="en-GB"/>
        </w:rPr>
        <w:t xml:space="preserve"> month) and photosynthesis (µ</w:t>
      </w:r>
      <w:proofErr w:type="spellStart"/>
      <w:r w:rsidRPr="00071C3D">
        <w:rPr>
          <w:rFonts w:ascii="Times New Roman" w:eastAsia="Calibri" w:hAnsi="Times New Roman" w:cs="Times New Roman"/>
          <w:sz w:val="24"/>
          <w:szCs w:val="24"/>
          <w:lang w:val="en-GB"/>
        </w:rPr>
        <w:t>mol</w:t>
      </w:r>
      <w:proofErr w:type="spellEnd"/>
      <w:r w:rsidRPr="00071C3D">
        <w:rPr>
          <w:rFonts w:ascii="Times New Roman" w:eastAsia="Calibri" w:hAnsi="Times New Roman" w:cs="Times New Roman"/>
          <w:sz w:val="24"/>
          <w:szCs w:val="24"/>
          <w:lang w:val="en-GB"/>
        </w:rPr>
        <w:t xml:space="preserve"> m</w:t>
      </w:r>
      <w:r w:rsidRPr="00071C3D">
        <w:rPr>
          <w:rFonts w:ascii="Times New Roman" w:eastAsia="Calibri" w:hAnsi="Times New Roman" w:cs="Times New Roman"/>
          <w:sz w:val="24"/>
          <w:szCs w:val="24"/>
          <w:vertAlign w:val="superscript"/>
          <w:lang w:val="en-GB"/>
        </w:rPr>
        <w:t>-2</w:t>
      </w:r>
      <w:r w:rsidRPr="00071C3D">
        <w:rPr>
          <w:rFonts w:ascii="Times New Roman" w:eastAsia="Calibri" w:hAnsi="Times New Roman" w:cs="Times New Roman"/>
          <w:sz w:val="24"/>
          <w:szCs w:val="24"/>
          <w:lang w:val="en-GB"/>
        </w:rPr>
        <w:t xml:space="preserve"> sec</w:t>
      </w:r>
      <w:r w:rsidRPr="00071C3D">
        <w:rPr>
          <w:rFonts w:ascii="Times New Roman" w:eastAsia="Calibri" w:hAnsi="Times New Roman" w:cs="Times New Roman"/>
          <w:sz w:val="24"/>
          <w:szCs w:val="24"/>
          <w:vertAlign w:val="superscript"/>
          <w:lang w:val="en-GB"/>
        </w:rPr>
        <w:t>-1</w:t>
      </w:r>
      <w:r w:rsidRPr="00071C3D">
        <w:rPr>
          <w:rFonts w:ascii="Times New Roman" w:eastAsia="Calibri" w:hAnsi="Times New Roman" w:cs="Times New Roman"/>
          <w:sz w:val="24"/>
          <w:szCs w:val="24"/>
          <w:lang w:val="en-GB"/>
        </w:rPr>
        <w:t xml:space="preserve">) with a Gaussian distribution. In all three models, we modelled the fixed effects in the same way – the continuous response as a function of water-inundation duration, species identity and initial seedling diameter. Log transformations were considered for diameter and inundation </w:t>
      </w:r>
      <w:r w:rsidRPr="00071C3D">
        <w:rPr>
          <w:rFonts w:ascii="Times New Roman" w:eastAsia="Calibri" w:hAnsi="Times New Roman" w:cs="Times New Roman"/>
          <w:sz w:val="24"/>
          <w:szCs w:val="24"/>
          <w:lang w:val="en-GB"/>
        </w:rPr>
        <w:lastRenderedPageBreak/>
        <w:t xml:space="preserve">duration to improve the model fit. We fit a maximal model with all interactions and used the dredge function to calculate the AIC for all model combinations. We defined the best model as the simplest model within 4 AIC points of the minimum AIC calculated – thereby ensuring parsimony </w:t>
      </w:r>
      <w:r w:rsidRPr="00071C3D">
        <w:rPr>
          <w:rFonts w:ascii="Times New Roman" w:eastAsia="Calibri" w:hAnsi="Times New Roman" w:cs="Times New Roman"/>
          <w:sz w:val="24"/>
          <w:szCs w:val="24"/>
          <w:lang w:val="en-GB"/>
        </w:rPr>
        <w:fldChar w:fldCharType="begin" w:fldLock="1"/>
      </w:r>
      <w:r w:rsidRPr="00071C3D">
        <w:rPr>
          <w:rFonts w:ascii="Times New Roman" w:eastAsia="Calibri" w:hAnsi="Times New Roman" w:cs="Times New Roman"/>
          <w:sz w:val="24"/>
          <w:szCs w:val="24"/>
          <w:lang w:val="en-GB"/>
        </w:rPr>
        <w:instrText>ADDIN CSL_CITATION {"citationItems":[{"id":"ITEM-1","itemData":{"author":[{"dropping-particle":"","family":"Barton","given":"Kamil","non-dropping-particle":"","parse-names":false,"suffix":""}],"container-title":"CRAN Repository","id":"ITEM-1","issue":"1","issued":{"date-parts":[["2016"]]},"page":"1-63","title":"Multi-Model Inference","type":"article-journal"},"uris":["http://www.mendeley.com/documents/?uuid=6aeb9cde-0f31-4d0b-a2d4-d37100bdf742"]}],"mendeley":{"formattedCitation":"(Barton, 2016)","plainTextFormattedCitation":"(Barton, 2016)","previouslyFormattedCitation":"(Barton, 2016)"},"properties":{"noteIndex":0},"schema":"https://github.com/citation-style-language/schema/raw/master/csl-citation.json"}</w:instrText>
      </w:r>
      <w:r w:rsidRPr="00071C3D">
        <w:rPr>
          <w:rFonts w:ascii="Times New Roman" w:eastAsia="Calibri" w:hAnsi="Times New Roman" w:cs="Times New Roman"/>
          <w:sz w:val="24"/>
          <w:szCs w:val="24"/>
          <w:lang w:val="en-GB"/>
        </w:rPr>
        <w:fldChar w:fldCharType="separate"/>
      </w:r>
      <w:r w:rsidRPr="00071C3D">
        <w:rPr>
          <w:rFonts w:ascii="Times New Roman" w:eastAsia="Calibri" w:hAnsi="Times New Roman" w:cs="Times New Roman"/>
          <w:noProof/>
          <w:sz w:val="24"/>
          <w:szCs w:val="24"/>
          <w:lang w:val="en-GB"/>
        </w:rPr>
        <w:t>(Barton, 2016)</w:t>
      </w:r>
      <w:r w:rsidRPr="00071C3D">
        <w:rPr>
          <w:rFonts w:ascii="Times New Roman" w:eastAsia="Calibri" w:hAnsi="Times New Roman" w:cs="Times New Roman"/>
          <w:sz w:val="24"/>
          <w:szCs w:val="24"/>
          <w:lang w:val="en-GB"/>
        </w:rPr>
        <w:fldChar w:fldCharType="end"/>
      </w:r>
      <w:r w:rsidRPr="00071C3D">
        <w:rPr>
          <w:rFonts w:ascii="Times New Roman" w:eastAsia="Calibri" w:hAnsi="Times New Roman" w:cs="Times New Roman"/>
          <w:sz w:val="24"/>
          <w:szCs w:val="24"/>
          <w:lang w:val="en-GB"/>
        </w:rPr>
        <w:t>. We found that all residuals had equal variance, an expectation of zero, and followed a Gaussian distribution. For the survival model, the random effects structure was: block (5 levels), and mother (92 levels). The growth model random effect structure included block, mother and census interval (4 levels). The random effect structure of the photosynthesis model was block, mother, and day of measurement (11 levels). Random effects all explained greater than zero variance and therefore kept in the model. ANOVA type III was used to calculate explained variance, with the Satterthwaite approximation to calculate the degrees of freedom.</w:t>
      </w:r>
    </w:p>
    <w:p w14:paraId="6B26EDAF" w14:textId="77777777" w:rsidR="005C7712" w:rsidRPr="00071C3D" w:rsidRDefault="005C7712" w:rsidP="005C7712">
      <w:pPr>
        <w:rPr>
          <w:rFonts w:ascii="Times New Roman" w:eastAsia="Calibri" w:hAnsi="Times New Roman" w:cs="Times New Roman"/>
          <w:sz w:val="24"/>
          <w:szCs w:val="24"/>
          <w:lang w:val="en-GB"/>
        </w:rPr>
      </w:pPr>
      <w:r w:rsidRPr="00071C3D">
        <w:rPr>
          <w:rFonts w:ascii="Times New Roman" w:eastAsia="Calibri" w:hAnsi="Times New Roman" w:cs="Times New Roman"/>
          <w:sz w:val="24"/>
          <w:szCs w:val="24"/>
          <w:lang w:val="en-GB"/>
        </w:rPr>
        <w:tab/>
        <w:t xml:space="preserve">We investigated the association between species responses to water-inundation duration. Using the three mixed effects models, we extracted ten slopes for each species. Each coefficient represents a species’ tolerance (steeper slopes mean less tolerant) to water-inundation duration. We also extracted the species intercepts for the photosynthetic response, which estimates non-inundated rates of carbon intake. </w:t>
      </w:r>
      <w:r>
        <w:rPr>
          <w:rFonts w:ascii="Times New Roman" w:eastAsia="Calibri" w:hAnsi="Times New Roman" w:cs="Times New Roman"/>
          <w:sz w:val="24"/>
          <w:szCs w:val="24"/>
          <w:lang w:val="en-GB"/>
        </w:rPr>
        <w:t>T</w:t>
      </w:r>
      <w:r w:rsidRPr="00071C3D">
        <w:rPr>
          <w:rFonts w:ascii="Times New Roman" w:eastAsia="Calibri" w:hAnsi="Times New Roman" w:cs="Times New Roman"/>
          <w:sz w:val="24"/>
          <w:szCs w:val="24"/>
          <w:lang w:val="en-GB"/>
        </w:rPr>
        <w:t xml:space="preserve">hese models </w:t>
      </w:r>
      <w:r>
        <w:rPr>
          <w:rFonts w:ascii="Times New Roman" w:eastAsia="Calibri" w:hAnsi="Times New Roman" w:cs="Times New Roman"/>
          <w:sz w:val="24"/>
          <w:szCs w:val="24"/>
          <w:lang w:val="en-GB"/>
        </w:rPr>
        <w:t xml:space="preserve">were bootstrapped </w:t>
      </w:r>
      <w:r w:rsidRPr="00071C3D">
        <w:rPr>
          <w:rFonts w:ascii="Times New Roman" w:eastAsia="Calibri" w:hAnsi="Times New Roman" w:cs="Times New Roman"/>
          <w:sz w:val="24"/>
          <w:szCs w:val="24"/>
          <w:lang w:val="en-GB"/>
        </w:rPr>
        <w:t xml:space="preserve">to calculate the standard deviation for these coefficients. We tested three models, growth rates predicting survival, photosynthesis rates predicting survival and photosynthesis rates predicting growth. </w:t>
      </w:r>
      <w:r>
        <w:rPr>
          <w:rFonts w:ascii="Times New Roman" w:eastAsia="Calibri" w:hAnsi="Times New Roman" w:cs="Times New Roman"/>
          <w:sz w:val="24"/>
          <w:szCs w:val="24"/>
          <w:lang w:val="en-GB"/>
        </w:rPr>
        <w:t xml:space="preserve">Each model’s equation was constructed in this </w:t>
      </w:r>
      <m:oMath>
        <m:r>
          <w:rPr>
            <w:rFonts w:ascii="Cambria Math" w:eastAsia="Calibri" w:hAnsi="Cambria Math" w:cs="Times New Roman"/>
            <w:sz w:val="24"/>
            <w:szCs w:val="24"/>
            <w:lang w:val="en-GB"/>
          </w:rPr>
          <m:t>y ~ x</m:t>
        </m:r>
      </m:oMath>
      <w:r w:rsidRPr="00071C3D">
        <w:rPr>
          <w:rFonts w:ascii="Times New Roman" w:eastAsia="Calibri" w:hAnsi="Times New Roman" w:cs="Times New Roman"/>
          <w:sz w:val="24"/>
          <w:szCs w:val="24"/>
          <w:lang w:val="en-GB"/>
        </w:rPr>
        <w:t xml:space="preserve"> format because of considerations of the chain of events. For instance, if a plant is dead, then we cannot have any growth or photosynthesis, and therefore survival cannot predict growth or photosynthesis responses. This logic can also be applied to photosynthesis predicting growth, as growth can be thought of as a reaction to carbon intake, although there is an edge case whereby non-structural carbohydrates could provide resources for growth without photosynthesis. Each model was weighted by the inverse of the predictors’ standard deviations, to give less weight to more uncertain values. All models met the required assumptions.</w:t>
      </w:r>
    </w:p>
    <w:p w14:paraId="4F7936D4" w14:textId="77777777" w:rsidR="005C7712" w:rsidRPr="00071C3D" w:rsidRDefault="005C7712" w:rsidP="005C7712">
      <w:pPr>
        <w:rPr>
          <w:rFonts w:ascii="Times New Roman" w:eastAsia="Calibri" w:hAnsi="Times New Roman" w:cs="Times New Roman"/>
          <w:sz w:val="24"/>
          <w:szCs w:val="24"/>
          <w:lang w:val="en-GB"/>
        </w:rPr>
      </w:pPr>
      <w:r w:rsidRPr="00071C3D">
        <w:rPr>
          <w:rFonts w:ascii="Times New Roman" w:eastAsia="Calibri" w:hAnsi="Times New Roman" w:cs="Times New Roman"/>
          <w:sz w:val="24"/>
          <w:szCs w:val="24"/>
          <w:lang w:val="en-GB"/>
        </w:rPr>
        <w:lastRenderedPageBreak/>
        <w:tab/>
        <w:t>We tested whether seedling growth and survival were dependent on maintaining carbon intake. Our response variable was the net photosynthetic rate (µ</w:t>
      </w:r>
      <w:proofErr w:type="spellStart"/>
      <w:r w:rsidRPr="00071C3D">
        <w:rPr>
          <w:rFonts w:ascii="Times New Roman" w:eastAsia="Calibri" w:hAnsi="Times New Roman" w:cs="Times New Roman"/>
          <w:sz w:val="24"/>
          <w:szCs w:val="24"/>
          <w:lang w:val="en-GB"/>
        </w:rPr>
        <w:t>mol</w:t>
      </w:r>
      <w:proofErr w:type="spellEnd"/>
      <w:r w:rsidRPr="00071C3D">
        <w:rPr>
          <w:rFonts w:ascii="Times New Roman" w:eastAsia="Calibri" w:hAnsi="Times New Roman" w:cs="Times New Roman"/>
          <w:sz w:val="24"/>
          <w:szCs w:val="24"/>
          <w:lang w:val="en-GB"/>
        </w:rPr>
        <w:t xml:space="preserve"> m</w:t>
      </w:r>
      <w:r w:rsidRPr="00071C3D">
        <w:rPr>
          <w:rFonts w:ascii="Times New Roman" w:eastAsia="Calibri" w:hAnsi="Times New Roman" w:cs="Times New Roman"/>
          <w:sz w:val="24"/>
          <w:szCs w:val="24"/>
          <w:vertAlign w:val="superscript"/>
          <w:lang w:val="en-GB"/>
        </w:rPr>
        <w:t>-2</w:t>
      </w:r>
      <w:r w:rsidRPr="00071C3D">
        <w:rPr>
          <w:rFonts w:ascii="Times New Roman" w:eastAsia="Calibri" w:hAnsi="Times New Roman" w:cs="Times New Roman"/>
          <w:sz w:val="24"/>
          <w:szCs w:val="24"/>
          <w:lang w:val="en-GB"/>
        </w:rPr>
        <w:t xml:space="preserve"> s</w:t>
      </w:r>
      <w:r w:rsidRPr="00071C3D">
        <w:rPr>
          <w:rFonts w:ascii="Times New Roman" w:eastAsia="Calibri" w:hAnsi="Times New Roman" w:cs="Times New Roman"/>
          <w:sz w:val="24"/>
          <w:szCs w:val="24"/>
          <w:vertAlign w:val="superscript"/>
          <w:lang w:val="en-GB"/>
        </w:rPr>
        <w:noBreakHyphen/>
        <w:t>1</w:t>
      </w:r>
      <w:r w:rsidRPr="00071C3D">
        <w:rPr>
          <w:rFonts w:ascii="Times New Roman" w:eastAsia="Calibri" w:hAnsi="Times New Roman" w:cs="Times New Roman"/>
          <w:sz w:val="24"/>
          <w:szCs w:val="24"/>
          <w:lang w:val="en-GB"/>
        </w:rPr>
        <w:t>), which we calculated by subtracting respiration</w:t>
      </w:r>
      <w:r>
        <w:rPr>
          <w:rFonts w:ascii="Times New Roman" w:eastAsia="Calibri" w:hAnsi="Times New Roman" w:cs="Times New Roman"/>
          <w:sz w:val="24"/>
          <w:szCs w:val="24"/>
          <w:lang w:val="en-GB"/>
        </w:rPr>
        <w:t xml:space="preserve"> from </w:t>
      </w:r>
      <w:r w:rsidRPr="00071C3D">
        <w:rPr>
          <w:rFonts w:ascii="Times New Roman" w:eastAsia="Calibri" w:hAnsi="Times New Roman" w:cs="Times New Roman"/>
          <w:sz w:val="24"/>
          <w:szCs w:val="24"/>
          <w:lang w:val="en-GB"/>
        </w:rPr>
        <w:t xml:space="preserve">photosynthesis. We used a linear mixed effects model with a Gaussian distribution, to model the response as an interaction between species and treatment, plus the diameter. We tested the variables with a log transformation in case the relationship was non-linear, and used AIC to select the most parsimonious model. Random effects in this model were block, mother, and day of measurement. Using the linear equations, we calculated the carbon compensation point of each species. This point is where </w:t>
      </w:r>
      <w:r>
        <w:rPr>
          <w:rFonts w:ascii="Times New Roman" w:eastAsia="Calibri" w:hAnsi="Times New Roman" w:cs="Times New Roman"/>
          <w:sz w:val="24"/>
          <w:szCs w:val="24"/>
          <w:lang w:val="en-GB"/>
        </w:rPr>
        <w:t>photosynthetic gains and respiratory loss are equal</w:t>
      </w:r>
      <w:r w:rsidRPr="00071C3D">
        <w:rPr>
          <w:rFonts w:ascii="Times New Roman" w:eastAsia="Calibri" w:hAnsi="Times New Roman" w:cs="Times New Roman"/>
          <w:sz w:val="24"/>
          <w:szCs w:val="24"/>
          <w:lang w:val="en-GB"/>
        </w:rPr>
        <w:t>. Using this variable, we predicted the survival and growth response of the species with a univariate linear model. We find the residuals support the assumptions of this linear random effect and linear model.</w:t>
      </w:r>
    </w:p>
    <w:p w14:paraId="78393E5A" w14:textId="77777777" w:rsidR="005C7712" w:rsidRPr="00071C3D" w:rsidRDefault="005C7712" w:rsidP="005C7712">
      <w:pPr>
        <w:ind w:firstLine="720"/>
        <w:rPr>
          <w:rFonts w:ascii="Times New Roman" w:eastAsia="Calibri" w:hAnsi="Times New Roman" w:cs="Times New Roman"/>
          <w:sz w:val="24"/>
          <w:szCs w:val="24"/>
          <w:lang w:val="en-GB"/>
        </w:rPr>
      </w:pPr>
      <w:r w:rsidRPr="00071C3D">
        <w:rPr>
          <w:rFonts w:ascii="Times New Roman" w:eastAsia="Calibri" w:hAnsi="Times New Roman" w:cs="Times New Roman"/>
          <w:sz w:val="24"/>
          <w:szCs w:val="24"/>
          <w:lang w:val="en-GB"/>
        </w:rPr>
        <w:t xml:space="preserve">We investigated seven functional traits as predictors of species' differential responses in growth, survival, photosynthesis, and photosynthetic compensation point of inundated plants. For each trait measured we calculated the species mean, and standard deviation (wood density, specific leaf mass (SLM), stomatal index (SI), root mass fraction (RMF), leaf mass fraction (LMF), root air density, </w:t>
      </w:r>
      <w:r>
        <w:rPr>
          <w:rFonts w:ascii="Times New Roman" w:eastAsia="Calibri" w:hAnsi="Times New Roman" w:cs="Times New Roman"/>
          <w:sz w:val="24"/>
          <w:szCs w:val="24"/>
          <w:lang w:val="en-GB"/>
        </w:rPr>
        <w:t xml:space="preserve">and </w:t>
      </w:r>
      <w:r w:rsidRPr="00071C3D">
        <w:rPr>
          <w:rFonts w:ascii="Times New Roman" w:eastAsia="Calibri" w:hAnsi="Times New Roman" w:cs="Times New Roman"/>
          <w:sz w:val="24"/>
          <w:szCs w:val="24"/>
          <w:lang w:val="en-GB"/>
        </w:rPr>
        <w:t>root wood density). We predicted the responses to the treatment with each trait using univariate linear models, weighted by the inverse of the standard deviation of the focal trait of that model. We only implement univariate analyses as exploration showed additional variables and interactions were not robust due to a lack of degrees of freedom which would likely lead to spurious results. One trait, SLM, had an extreme outlier (</w:t>
      </w:r>
      <w:r w:rsidRPr="00071C3D">
        <w:rPr>
          <w:rFonts w:ascii="Times New Roman" w:eastAsia="Calibri" w:hAnsi="Times New Roman" w:cs="Times New Roman"/>
          <w:i/>
          <w:sz w:val="24"/>
          <w:szCs w:val="24"/>
          <w:lang w:val="en-GB"/>
        </w:rPr>
        <w:t xml:space="preserve">S. </w:t>
      </w:r>
      <w:proofErr w:type="spellStart"/>
      <w:r w:rsidRPr="00071C3D">
        <w:rPr>
          <w:rFonts w:ascii="Times New Roman" w:eastAsia="Calibri" w:hAnsi="Times New Roman" w:cs="Times New Roman"/>
          <w:i/>
          <w:sz w:val="24"/>
          <w:szCs w:val="24"/>
          <w:lang w:val="en-GB"/>
        </w:rPr>
        <w:t>xanthophylla</w:t>
      </w:r>
      <w:proofErr w:type="spellEnd"/>
      <w:r w:rsidRPr="00071C3D">
        <w:rPr>
          <w:rFonts w:ascii="Times New Roman" w:eastAsia="Calibri" w:hAnsi="Times New Roman" w:cs="Times New Roman"/>
          <w:sz w:val="24"/>
          <w:szCs w:val="24"/>
          <w:lang w:val="en-GB"/>
        </w:rPr>
        <w:t xml:space="preserve">) that was 6.12 standard deviates higher than the mean of the other nine species. Although we have no reason to doubt the validity of this value, it violated linear model assumptions in all cases. Although this species’ SLM value affected model outcomes, it did not change the broader interpretation of our analysis. Therefore, we removed this species from the SLM analysis. All 21 models were validated using residual plots, which showed, normality, independence, equality of variance, and with an expectation of zero. Due to the exploratory </w:t>
      </w:r>
      <w:r w:rsidRPr="00071C3D">
        <w:rPr>
          <w:rFonts w:ascii="Times New Roman" w:eastAsia="Calibri" w:hAnsi="Times New Roman" w:cs="Times New Roman"/>
          <w:sz w:val="24"/>
          <w:szCs w:val="24"/>
          <w:lang w:val="en-GB"/>
        </w:rPr>
        <w:lastRenderedPageBreak/>
        <w:t xml:space="preserve">nature of the functional trait analyses, we corrected for all non-independent p-values using the Bonferroni adjustment. </w:t>
      </w:r>
    </w:p>
    <w:p w14:paraId="4719ECA5" w14:textId="4986055C" w:rsidR="005C7712" w:rsidRDefault="005C7712" w:rsidP="005C7712">
      <w:pPr>
        <w:ind w:firstLine="720"/>
        <w:rPr>
          <w:rFonts w:ascii="Times New Roman" w:eastAsia="Calibri" w:hAnsi="Times New Roman" w:cs="Times New Roman"/>
          <w:sz w:val="24"/>
          <w:szCs w:val="24"/>
          <w:lang w:val="en-GB"/>
        </w:rPr>
      </w:pPr>
      <w:r w:rsidRPr="00071C3D">
        <w:rPr>
          <w:rFonts w:ascii="Times New Roman" w:eastAsia="Calibri" w:hAnsi="Times New Roman" w:cs="Times New Roman"/>
          <w:sz w:val="24"/>
          <w:szCs w:val="24"/>
          <w:lang w:val="en-GB"/>
        </w:rPr>
        <w:t>R 3.3.3 was used to analyse these data (</w:t>
      </w:r>
      <w:hyperlink r:id="rId6" w:history="1">
        <w:r w:rsidRPr="008A6A45">
          <w:rPr>
            <w:rStyle w:val="Hyperlink"/>
            <w:rFonts w:ascii="Times New Roman" w:eastAsia="Calibri" w:hAnsi="Times New Roman" w:cs="Times New Roman"/>
            <w:sz w:val="24"/>
            <w:szCs w:val="24"/>
            <w:lang w:val="en-GB"/>
          </w:rPr>
          <w:t>http://r-project.org</w:t>
        </w:r>
      </w:hyperlink>
      <w:r w:rsidRPr="00071C3D">
        <w:rPr>
          <w:rFonts w:ascii="Times New Roman" w:eastAsia="Calibri" w:hAnsi="Times New Roman" w:cs="Times New Roman"/>
          <w:sz w:val="24"/>
          <w:szCs w:val="24"/>
          <w:lang w:val="en-GB"/>
        </w:rPr>
        <w:t>).</w:t>
      </w:r>
    </w:p>
    <w:p w14:paraId="2CC80A68" w14:textId="358872FD" w:rsidR="005C7712" w:rsidRDefault="005C7712" w:rsidP="005C7712">
      <w:pPr>
        <w:ind w:firstLine="720"/>
        <w:rPr>
          <w:rFonts w:ascii="Times New Roman" w:eastAsia="Calibri" w:hAnsi="Times New Roman" w:cs="Times New Roman"/>
          <w:sz w:val="24"/>
          <w:szCs w:val="24"/>
          <w:lang w:val="en-GB"/>
        </w:rPr>
      </w:pPr>
    </w:p>
    <w:p w14:paraId="4EB02236" w14:textId="77777777" w:rsidR="005C7712" w:rsidRPr="00071C3D" w:rsidRDefault="005C7712" w:rsidP="005C7712">
      <w:pPr>
        <w:ind w:firstLine="720"/>
        <w:rPr>
          <w:rFonts w:ascii="Times New Roman" w:eastAsia="Calibri" w:hAnsi="Times New Roman" w:cs="Times New Roman"/>
          <w:sz w:val="24"/>
          <w:szCs w:val="24"/>
          <w:lang w:val="en-GB"/>
        </w:rPr>
      </w:pPr>
      <w:bookmarkStart w:id="0" w:name="_GoBack"/>
      <w:bookmarkEnd w:id="0"/>
    </w:p>
    <w:p w14:paraId="174F7BF0" w14:textId="791FEAB5" w:rsidR="005C7712" w:rsidRPr="005C7712" w:rsidRDefault="005C7712" w:rsidP="005C7712">
      <w:pPr>
        <w:widowControl w:val="0"/>
        <w:autoSpaceDE w:val="0"/>
        <w:autoSpaceDN w:val="0"/>
        <w:adjustRightInd w:val="0"/>
        <w:ind w:left="480" w:hanging="480"/>
        <w:rPr>
          <w:rFonts w:ascii="Calibri Light" w:hAnsi="Calibri Light" w:cs="Calibri Light"/>
          <w:noProof/>
        </w:rPr>
      </w:pPr>
      <w:r>
        <w:fldChar w:fldCharType="begin" w:fldLock="1"/>
      </w:r>
      <w:r>
        <w:instrText xml:space="preserve">ADDIN Mendeley Bibliography CSL_BIBLIOGRAPHY </w:instrText>
      </w:r>
      <w:r>
        <w:fldChar w:fldCharType="separate"/>
      </w:r>
      <w:r w:rsidRPr="005C7712">
        <w:rPr>
          <w:rFonts w:ascii="Calibri Light" w:hAnsi="Calibri Light" w:cs="Calibri Light"/>
          <w:noProof/>
        </w:rPr>
        <w:t xml:space="preserve">Barton, K. (2016). Multi-Model Inference. </w:t>
      </w:r>
      <w:r w:rsidRPr="005C7712">
        <w:rPr>
          <w:rFonts w:ascii="Calibri Light" w:hAnsi="Calibri Light" w:cs="Calibri Light"/>
          <w:i/>
          <w:iCs/>
          <w:noProof/>
        </w:rPr>
        <w:t>CRAN Repository</w:t>
      </w:r>
      <w:r w:rsidRPr="005C7712">
        <w:rPr>
          <w:rFonts w:ascii="Calibri Light" w:hAnsi="Calibri Light" w:cs="Calibri Light"/>
          <w:noProof/>
        </w:rPr>
        <w:t>, (1), 1–63.</w:t>
      </w:r>
    </w:p>
    <w:p w14:paraId="5F52553E"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Berryman, C. A., Eamus, D., &amp; Duff, G. A. (1994). Stomatal responses to a range of variables in two tropical tree species grown with CO2 enrichment. </w:t>
      </w:r>
      <w:r w:rsidRPr="005C7712">
        <w:rPr>
          <w:rFonts w:ascii="Calibri Light" w:hAnsi="Calibri Light" w:cs="Calibri Light"/>
          <w:i/>
          <w:iCs/>
          <w:noProof/>
        </w:rPr>
        <w:t>Journal of Experimental Botany</w:t>
      </w:r>
      <w:r w:rsidRPr="005C7712">
        <w:rPr>
          <w:rFonts w:ascii="Calibri Light" w:hAnsi="Calibri Light" w:cs="Calibri Light"/>
          <w:noProof/>
        </w:rPr>
        <w:t xml:space="preserve">, </w:t>
      </w:r>
      <w:r w:rsidRPr="005C7712">
        <w:rPr>
          <w:rFonts w:ascii="Calibri Light" w:hAnsi="Calibri Light" w:cs="Calibri Light"/>
          <w:i/>
          <w:iCs/>
          <w:noProof/>
        </w:rPr>
        <w:t>45</w:t>
      </w:r>
      <w:r w:rsidRPr="005C7712">
        <w:rPr>
          <w:rFonts w:ascii="Calibri Light" w:hAnsi="Calibri Light" w:cs="Calibri Light"/>
          <w:noProof/>
        </w:rPr>
        <w:t>(274), 539–546.</w:t>
      </w:r>
    </w:p>
    <w:p w14:paraId="749D080F"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Born, J., Pluess, A. R., Burslem, D. F. R. P., Nilus, R., Maycock, C. R., &amp; Ghazoul, J. (2014). Differing life history characteristics support coexistence of tree soil generalist and specialist species in tropical rain forests. </w:t>
      </w:r>
      <w:r w:rsidRPr="005C7712">
        <w:rPr>
          <w:rFonts w:ascii="Calibri Light" w:hAnsi="Calibri Light" w:cs="Calibri Light"/>
          <w:i/>
          <w:iCs/>
          <w:noProof/>
        </w:rPr>
        <w:t>Biotropica</w:t>
      </w:r>
      <w:r w:rsidRPr="005C7712">
        <w:rPr>
          <w:rFonts w:ascii="Calibri Light" w:hAnsi="Calibri Light" w:cs="Calibri Light"/>
          <w:noProof/>
        </w:rPr>
        <w:t xml:space="preserve">, </w:t>
      </w:r>
      <w:r w:rsidRPr="005C7712">
        <w:rPr>
          <w:rFonts w:ascii="Calibri Light" w:hAnsi="Calibri Light" w:cs="Calibri Light"/>
          <w:i/>
          <w:iCs/>
          <w:noProof/>
        </w:rPr>
        <w:t>46</w:t>
      </w:r>
      <w:r w:rsidRPr="005C7712">
        <w:rPr>
          <w:rFonts w:ascii="Calibri Light" w:hAnsi="Calibri Light" w:cs="Calibri Light"/>
          <w:noProof/>
        </w:rPr>
        <w:t>(1), 58–68. https://doi.org/10.1111/btp.12083</w:t>
      </w:r>
    </w:p>
    <w:p w14:paraId="474B0DCD"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Brown, N. D., &amp; Whitmore, T. C. (1992). Do dipterocarp seedlings really partition tropical rain forest gaps? </w:t>
      </w:r>
      <w:r w:rsidRPr="005C7712">
        <w:rPr>
          <w:rFonts w:ascii="Calibri Light" w:hAnsi="Calibri Light" w:cs="Calibri Light"/>
          <w:i/>
          <w:iCs/>
          <w:noProof/>
        </w:rPr>
        <w:t>Philosophical Transactions of the Royal Society of London. Series B, Biological Sciences</w:t>
      </w:r>
      <w:r w:rsidRPr="005C7712">
        <w:rPr>
          <w:rFonts w:ascii="Calibri Light" w:hAnsi="Calibri Light" w:cs="Calibri Light"/>
          <w:noProof/>
        </w:rPr>
        <w:t xml:space="preserve">, </w:t>
      </w:r>
      <w:r w:rsidRPr="005C7712">
        <w:rPr>
          <w:rFonts w:ascii="Calibri Light" w:hAnsi="Calibri Light" w:cs="Calibri Light"/>
          <w:i/>
          <w:iCs/>
          <w:noProof/>
        </w:rPr>
        <w:t>335</w:t>
      </w:r>
      <w:r w:rsidRPr="005C7712">
        <w:rPr>
          <w:rFonts w:ascii="Calibri Light" w:hAnsi="Calibri Light" w:cs="Calibri Light"/>
          <w:noProof/>
        </w:rPr>
        <w:t>(1275), 369–378. https://doi.org/10.1098/rstb.1992.0028</w:t>
      </w:r>
    </w:p>
    <w:p w14:paraId="255D501C"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Cheng Choon, A., O’Brien, M. J., Ng, K., Lee, P., Hector, A., Schmid, B., &amp; Shimizu, K. (2017). Genetic diversity of two tropical tree species of the Dipterocarpaceae following logging and restoration in Borneo: high genetic diversity in plots with high species diversity. </w:t>
      </w:r>
      <w:r w:rsidRPr="005C7712">
        <w:rPr>
          <w:rFonts w:ascii="Calibri Light" w:hAnsi="Calibri Light" w:cs="Calibri Light"/>
          <w:i/>
          <w:iCs/>
          <w:noProof/>
        </w:rPr>
        <w:t>Plant Ecology and Diversity</w:t>
      </w:r>
      <w:r w:rsidRPr="005C7712">
        <w:rPr>
          <w:rFonts w:ascii="Calibri Light" w:hAnsi="Calibri Light" w:cs="Calibri Light"/>
          <w:noProof/>
        </w:rPr>
        <w:t xml:space="preserve">, </w:t>
      </w:r>
      <w:r w:rsidRPr="005C7712">
        <w:rPr>
          <w:rFonts w:ascii="Calibri Light" w:hAnsi="Calibri Light" w:cs="Calibri Light"/>
          <w:i/>
          <w:iCs/>
          <w:noProof/>
        </w:rPr>
        <w:t>9</w:t>
      </w:r>
      <w:r w:rsidRPr="005C7712">
        <w:rPr>
          <w:rFonts w:ascii="Calibri Light" w:hAnsi="Calibri Light" w:cs="Calibri Light"/>
          <w:noProof/>
        </w:rPr>
        <w:t>(5–6), 459–469. https://doi.org/10.1080/17550874.2016.1270363</w:t>
      </w:r>
    </w:p>
    <w:p w14:paraId="07D70576"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Ghazoul, J. (2016). </w:t>
      </w:r>
      <w:r w:rsidRPr="005C7712">
        <w:rPr>
          <w:rFonts w:ascii="Calibri Light" w:hAnsi="Calibri Light" w:cs="Calibri Light"/>
          <w:i/>
          <w:iCs/>
          <w:noProof/>
        </w:rPr>
        <w:t>Dipterocarp biology, ecology, and conservation</w:t>
      </w:r>
      <w:r w:rsidRPr="005C7712">
        <w:rPr>
          <w:rFonts w:ascii="Calibri Light" w:hAnsi="Calibri Light" w:cs="Calibri Light"/>
          <w:noProof/>
        </w:rPr>
        <w:t>. Oxford Uni. Press, Oxford, UK.</w:t>
      </w:r>
    </w:p>
    <w:p w14:paraId="5EF937B0"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Inoue, Y., Kenzo, T., Tanaka-Oda, A., Yoneyama, A., &amp; Ichie, T. (2015). Leaf water use in heterobaric and homobaric leafed canopy tree species in a Malaysian tropical rain forest. </w:t>
      </w:r>
      <w:r w:rsidRPr="005C7712">
        <w:rPr>
          <w:rFonts w:ascii="Calibri Light" w:hAnsi="Calibri Light" w:cs="Calibri Light"/>
          <w:i/>
          <w:iCs/>
          <w:noProof/>
        </w:rPr>
        <w:t>Photosynthetica</w:t>
      </w:r>
      <w:r w:rsidRPr="005C7712">
        <w:rPr>
          <w:rFonts w:ascii="Calibri Light" w:hAnsi="Calibri Light" w:cs="Calibri Light"/>
          <w:noProof/>
        </w:rPr>
        <w:t xml:space="preserve">, </w:t>
      </w:r>
      <w:r w:rsidRPr="005C7712">
        <w:rPr>
          <w:rFonts w:ascii="Calibri Light" w:hAnsi="Calibri Light" w:cs="Calibri Light"/>
          <w:i/>
          <w:iCs/>
          <w:noProof/>
        </w:rPr>
        <w:t>53</w:t>
      </w:r>
      <w:r w:rsidRPr="005C7712">
        <w:rPr>
          <w:rFonts w:ascii="Calibri Light" w:hAnsi="Calibri Light" w:cs="Calibri Light"/>
          <w:noProof/>
        </w:rPr>
        <w:t xml:space="preserve">(2), </w:t>
      </w:r>
      <w:r w:rsidRPr="005C7712">
        <w:rPr>
          <w:rFonts w:ascii="Calibri Light" w:hAnsi="Calibri Light" w:cs="Calibri Light"/>
          <w:noProof/>
        </w:rPr>
        <w:lastRenderedPageBreak/>
        <w:t>177–186. https://doi.org/10.1007/s11099-015-0105-6</w:t>
      </w:r>
    </w:p>
    <w:p w14:paraId="19DA4124"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Margrove, J. A., Burslem, D. F. R. P., Ghazoul, J., Khoo, E., Kettle, C. J., &amp; Maycock, C. R. (2015). Impacts of an extreme precipitation event on dipterocarp mortality and habitat filtering in a Bornean tropical rain forest. </w:t>
      </w:r>
      <w:r w:rsidRPr="005C7712">
        <w:rPr>
          <w:rFonts w:ascii="Calibri Light" w:hAnsi="Calibri Light" w:cs="Calibri Light"/>
          <w:i/>
          <w:iCs/>
          <w:noProof/>
        </w:rPr>
        <w:t>Biotropica</w:t>
      </w:r>
      <w:r w:rsidRPr="005C7712">
        <w:rPr>
          <w:rFonts w:ascii="Calibri Light" w:hAnsi="Calibri Light" w:cs="Calibri Light"/>
          <w:noProof/>
        </w:rPr>
        <w:t xml:space="preserve">, </w:t>
      </w:r>
      <w:r w:rsidRPr="005C7712">
        <w:rPr>
          <w:rFonts w:ascii="Calibri Light" w:hAnsi="Calibri Light" w:cs="Calibri Light"/>
          <w:i/>
          <w:iCs/>
          <w:noProof/>
        </w:rPr>
        <w:t>47</w:t>
      </w:r>
      <w:r w:rsidRPr="005C7712">
        <w:rPr>
          <w:rFonts w:ascii="Calibri Light" w:hAnsi="Calibri Light" w:cs="Calibri Light"/>
          <w:noProof/>
        </w:rPr>
        <w:t>(1), 66–76. https://doi.org/10.1111/btp.12189</w:t>
      </w:r>
    </w:p>
    <w:p w14:paraId="6501D2A0"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Maycock, C. R., Thewlis, R. N., Ghazoul, J., Nilus, R., &amp; Burslem, D. F. R. P. (2005). Reproduction of dipterocarps during low intensity masting events in a Bornean rain forest. </w:t>
      </w:r>
      <w:r w:rsidRPr="005C7712">
        <w:rPr>
          <w:rFonts w:ascii="Calibri Light" w:hAnsi="Calibri Light" w:cs="Calibri Light"/>
          <w:i/>
          <w:iCs/>
          <w:noProof/>
        </w:rPr>
        <w:t>Journal of Vegetation Science</w:t>
      </w:r>
      <w:r w:rsidRPr="005C7712">
        <w:rPr>
          <w:rFonts w:ascii="Calibri Light" w:hAnsi="Calibri Light" w:cs="Calibri Light"/>
          <w:noProof/>
        </w:rPr>
        <w:t xml:space="preserve">, </w:t>
      </w:r>
      <w:r w:rsidRPr="005C7712">
        <w:rPr>
          <w:rFonts w:ascii="Calibri Light" w:hAnsi="Calibri Light" w:cs="Calibri Light"/>
          <w:i/>
          <w:iCs/>
          <w:noProof/>
        </w:rPr>
        <w:t>16</w:t>
      </w:r>
      <w:r w:rsidRPr="005C7712">
        <w:rPr>
          <w:rFonts w:ascii="Calibri Light" w:hAnsi="Calibri Light" w:cs="Calibri Light"/>
          <w:noProof/>
        </w:rPr>
        <w:t>(6), 635–646. https://doi.org/10.1111/j.1654-1103.2005.tb02406.x</w:t>
      </w:r>
    </w:p>
    <w:p w14:paraId="11FA2815"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Moerman, J. W., Cobb, K. M., Adkins, J. F., Sodemann, H., Clark, B., &amp; Tuen, A. A. (2013). Diurnal to interannual rainfall δ18O variations in northern Borneo driven by regional hydrology. </w:t>
      </w:r>
      <w:r w:rsidRPr="005C7712">
        <w:rPr>
          <w:rFonts w:ascii="Calibri Light" w:hAnsi="Calibri Light" w:cs="Calibri Light"/>
          <w:i/>
          <w:iCs/>
          <w:noProof/>
        </w:rPr>
        <w:t>Earth and Planetary Science Letters</w:t>
      </w:r>
      <w:r w:rsidRPr="005C7712">
        <w:rPr>
          <w:rFonts w:ascii="Calibri Light" w:hAnsi="Calibri Light" w:cs="Calibri Light"/>
          <w:noProof/>
        </w:rPr>
        <w:t xml:space="preserve">, </w:t>
      </w:r>
      <w:r w:rsidRPr="005C7712">
        <w:rPr>
          <w:rFonts w:ascii="Calibri Light" w:hAnsi="Calibri Light" w:cs="Calibri Light"/>
          <w:i/>
          <w:iCs/>
          <w:noProof/>
        </w:rPr>
        <w:t>369</w:t>
      </w:r>
      <w:r w:rsidRPr="005C7712">
        <w:rPr>
          <w:rFonts w:ascii="Calibri Light" w:hAnsi="Calibri Light" w:cs="Calibri Light"/>
          <w:noProof/>
        </w:rPr>
        <w:t>–</w:t>
      </w:r>
      <w:r w:rsidRPr="005C7712">
        <w:rPr>
          <w:rFonts w:ascii="Calibri Light" w:hAnsi="Calibri Light" w:cs="Calibri Light"/>
          <w:i/>
          <w:iCs/>
          <w:noProof/>
        </w:rPr>
        <w:t>370</w:t>
      </w:r>
      <w:r w:rsidRPr="005C7712">
        <w:rPr>
          <w:rFonts w:ascii="Calibri Light" w:hAnsi="Calibri Light" w:cs="Calibri Light"/>
          <w:noProof/>
        </w:rPr>
        <w:t>, 108–119. https://doi.org/10.1016/j.epsl.2013.03.014</w:t>
      </w:r>
    </w:p>
    <w:p w14:paraId="44E06CF1"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O’Brien, M. J., Philipson, C. D., Tay, J., &amp; Hector, A. (2013). The influence of variable rainfall frequency on germination and early growth of shade-tolerant dipterocarp seedlings in Borneo. </w:t>
      </w:r>
      <w:r w:rsidRPr="005C7712">
        <w:rPr>
          <w:rFonts w:ascii="Calibri Light" w:hAnsi="Calibri Light" w:cs="Calibri Light"/>
          <w:i/>
          <w:iCs/>
          <w:noProof/>
        </w:rPr>
        <w:t>PLoS ONE</w:t>
      </w:r>
      <w:r w:rsidRPr="005C7712">
        <w:rPr>
          <w:rFonts w:ascii="Calibri Light" w:hAnsi="Calibri Light" w:cs="Calibri Light"/>
          <w:noProof/>
        </w:rPr>
        <w:t xml:space="preserve">, </w:t>
      </w:r>
      <w:r w:rsidRPr="005C7712">
        <w:rPr>
          <w:rFonts w:ascii="Calibri Light" w:hAnsi="Calibri Light" w:cs="Calibri Light"/>
          <w:i/>
          <w:iCs/>
          <w:noProof/>
        </w:rPr>
        <w:t>8</w:t>
      </w:r>
      <w:r w:rsidRPr="005C7712">
        <w:rPr>
          <w:rFonts w:ascii="Calibri Light" w:hAnsi="Calibri Light" w:cs="Calibri Light"/>
          <w:noProof/>
        </w:rPr>
        <w:t>(7), 1–9. https://doi.org/10.1371/journal.pone.0070287</w:t>
      </w:r>
    </w:p>
    <w:p w14:paraId="70C0460B"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Philipson, C. D., Dent, D. H., O’Brien, M. J., Chamagne, J., Dzulkifli, D., Nilus, R., … Hector, A. (2014). A trait-based trade-off between growth and mortality: evidence from 15 tropical tree species using size-specific relative growth rates. </w:t>
      </w:r>
      <w:r w:rsidRPr="005C7712">
        <w:rPr>
          <w:rFonts w:ascii="Calibri Light" w:hAnsi="Calibri Light" w:cs="Calibri Light"/>
          <w:i/>
          <w:iCs/>
          <w:noProof/>
        </w:rPr>
        <w:t>Ecology and Evolution</w:t>
      </w:r>
      <w:r w:rsidRPr="005C7712">
        <w:rPr>
          <w:rFonts w:ascii="Calibri Light" w:hAnsi="Calibri Light" w:cs="Calibri Light"/>
          <w:noProof/>
        </w:rPr>
        <w:t xml:space="preserve">, </w:t>
      </w:r>
      <w:r w:rsidRPr="005C7712">
        <w:rPr>
          <w:rFonts w:ascii="Calibri Light" w:hAnsi="Calibri Light" w:cs="Calibri Light"/>
          <w:i/>
          <w:iCs/>
          <w:noProof/>
        </w:rPr>
        <w:t>4</w:t>
      </w:r>
      <w:r w:rsidRPr="005C7712">
        <w:rPr>
          <w:rFonts w:ascii="Calibri Light" w:hAnsi="Calibri Light" w:cs="Calibri Light"/>
          <w:noProof/>
        </w:rPr>
        <w:t>(18), 3675–3688. https://doi.org/10.1002/ece3.1186</w:t>
      </w:r>
    </w:p>
    <w:p w14:paraId="1B4C14CD"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Philipson, C. D., Saner, P., Marthews, T. R., Nilus, R., Reynolds, G., Turnbull, L. A., &amp; Hector, A. (2012). Light-based regeneration niches: evidence from 21 dipterocarp species using size-specific RGRs. </w:t>
      </w:r>
      <w:r w:rsidRPr="005C7712">
        <w:rPr>
          <w:rFonts w:ascii="Calibri Light" w:hAnsi="Calibri Light" w:cs="Calibri Light"/>
          <w:i/>
          <w:iCs/>
          <w:noProof/>
        </w:rPr>
        <w:t>Biotropica</w:t>
      </w:r>
      <w:r w:rsidRPr="005C7712">
        <w:rPr>
          <w:rFonts w:ascii="Calibri Light" w:hAnsi="Calibri Light" w:cs="Calibri Light"/>
          <w:noProof/>
        </w:rPr>
        <w:t xml:space="preserve">, </w:t>
      </w:r>
      <w:r w:rsidRPr="005C7712">
        <w:rPr>
          <w:rFonts w:ascii="Calibri Light" w:hAnsi="Calibri Light" w:cs="Calibri Light"/>
          <w:i/>
          <w:iCs/>
          <w:noProof/>
        </w:rPr>
        <w:t>44</w:t>
      </w:r>
      <w:r w:rsidRPr="005C7712">
        <w:rPr>
          <w:rFonts w:ascii="Calibri Light" w:hAnsi="Calibri Light" w:cs="Calibri Light"/>
          <w:noProof/>
        </w:rPr>
        <w:t>(5), 627–636. https://doi.org/10.1111/j.1744-7429.2011.00833.x</w:t>
      </w:r>
    </w:p>
    <w:p w14:paraId="50C6B93D"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Sack, L., Cowan, P. D., Jaikumar, N., &amp; Holbrook, N. M. (2003). The ‘hydrology’ of leaves: co-ordination of structure and function in temperate woody species. </w:t>
      </w:r>
      <w:r w:rsidRPr="005C7712">
        <w:rPr>
          <w:rFonts w:ascii="Calibri Light" w:hAnsi="Calibri Light" w:cs="Calibri Light"/>
          <w:i/>
          <w:iCs/>
          <w:noProof/>
        </w:rPr>
        <w:t>Plant, Cell and Environment</w:t>
      </w:r>
      <w:r w:rsidRPr="005C7712">
        <w:rPr>
          <w:rFonts w:ascii="Calibri Light" w:hAnsi="Calibri Light" w:cs="Calibri Light"/>
          <w:noProof/>
        </w:rPr>
        <w:t xml:space="preserve">, </w:t>
      </w:r>
      <w:r w:rsidRPr="005C7712">
        <w:rPr>
          <w:rFonts w:ascii="Calibri Light" w:hAnsi="Calibri Light" w:cs="Calibri Light"/>
          <w:i/>
          <w:iCs/>
          <w:noProof/>
        </w:rPr>
        <w:t>26</w:t>
      </w:r>
      <w:r w:rsidRPr="005C7712">
        <w:rPr>
          <w:rFonts w:ascii="Calibri Light" w:hAnsi="Calibri Light" w:cs="Calibri Light"/>
          <w:noProof/>
        </w:rPr>
        <w:t>(8), 1343–1356. https://doi.org/10.1046/j.0016-8025.2003.01058.x</w:t>
      </w:r>
    </w:p>
    <w:p w14:paraId="72BD3EE9"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lastRenderedPageBreak/>
        <w:t xml:space="preserve">Sheil, D., Burslem, D. F. R. P., &amp; Alder, D. (2008). The interpretation and misinterpretation of mortality rate measures. </w:t>
      </w:r>
      <w:r w:rsidRPr="005C7712">
        <w:rPr>
          <w:rFonts w:ascii="Calibri Light" w:hAnsi="Calibri Light" w:cs="Calibri Light"/>
          <w:i/>
          <w:iCs/>
          <w:noProof/>
        </w:rPr>
        <w:t>Journal of Ecology</w:t>
      </w:r>
      <w:r w:rsidRPr="005C7712">
        <w:rPr>
          <w:rFonts w:ascii="Calibri Light" w:hAnsi="Calibri Light" w:cs="Calibri Light"/>
          <w:noProof/>
        </w:rPr>
        <w:t xml:space="preserve">, </w:t>
      </w:r>
      <w:r w:rsidRPr="005C7712">
        <w:rPr>
          <w:rFonts w:ascii="Calibri Light" w:hAnsi="Calibri Light" w:cs="Calibri Light"/>
          <w:i/>
          <w:iCs/>
          <w:noProof/>
        </w:rPr>
        <w:t>83</w:t>
      </w:r>
      <w:r w:rsidRPr="005C7712">
        <w:rPr>
          <w:rFonts w:ascii="Calibri Light" w:hAnsi="Calibri Light" w:cs="Calibri Light"/>
          <w:noProof/>
        </w:rPr>
        <w:t>(2), 331–333.</w:t>
      </w:r>
    </w:p>
    <w:p w14:paraId="6123641B" w14:textId="77777777" w:rsidR="005C7712" w:rsidRPr="005C7712" w:rsidRDefault="005C7712" w:rsidP="005C7712">
      <w:pPr>
        <w:widowControl w:val="0"/>
        <w:autoSpaceDE w:val="0"/>
        <w:autoSpaceDN w:val="0"/>
        <w:adjustRightInd w:val="0"/>
        <w:ind w:left="480" w:hanging="480"/>
        <w:rPr>
          <w:rFonts w:ascii="Calibri Light" w:hAnsi="Calibri Light" w:cs="Calibri Light"/>
          <w:noProof/>
        </w:rPr>
      </w:pPr>
      <w:r w:rsidRPr="005C7712">
        <w:rPr>
          <w:rFonts w:ascii="Calibri Light" w:hAnsi="Calibri Light" w:cs="Calibri Light"/>
          <w:noProof/>
        </w:rPr>
        <w:t xml:space="preserve">Slik, J. W. F. (2004). El Niño droughts and their effects on tree species composition and diversity in tropical rain forests. </w:t>
      </w:r>
      <w:r w:rsidRPr="005C7712">
        <w:rPr>
          <w:rFonts w:ascii="Calibri Light" w:hAnsi="Calibri Light" w:cs="Calibri Light"/>
          <w:i/>
          <w:iCs/>
          <w:noProof/>
        </w:rPr>
        <w:t>Oecologia</w:t>
      </w:r>
      <w:r w:rsidRPr="005C7712">
        <w:rPr>
          <w:rFonts w:ascii="Calibri Light" w:hAnsi="Calibri Light" w:cs="Calibri Light"/>
          <w:noProof/>
        </w:rPr>
        <w:t xml:space="preserve">, </w:t>
      </w:r>
      <w:r w:rsidRPr="005C7712">
        <w:rPr>
          <w:rFonts w:ascii="Calibri Light" w:hAnsi="Calibri Light" w:cs="Calibri Light"/>
          <w:i/>
          <w:iCs/>
          <w:noProof/>
        </w:rPr>
        <w:t>141</w:t>
      </w:r>
      <w:r w:rsidRPr="005C7712">
        <w:rPr>
          <w:rFonts w:ascii="Calibri Light" w:hAnsi="Calibri Light" w:cs="Calibri Light"/>
          <w:noProof/>
        </w:rPr>
        <w:t>(1), 114–120. https://doi.org/10.1007/s00442-004-1635-y</w:t>
      </w:r>
    </w:p>
    <w:p w14:paraId="358A82B7" w14:textId="6A577576" w:rsidR="00A20BFF" w:rsidRDefault="005C7712">
      <w:r>
        <w:fldChar w:fldCharType="end"/>
      </w:r>
    </w:p>
    <w:sectPr w:rsidR="00A20BFF" w:rsidSect="006222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7712"/>
    <w:rsid w:val="005C7712"/>
    <w:rsid w:val="0062229F"/>
    <w:rsid w:val="00A20B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6F06A"/>
  <w15:chartTrackingRefBased/>
  <w15:docId w15:val="{88C02D69-3F4A-124D-B36D-D710D8465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7712"/>
    <w:pPr>
      <w:spacing w:after="200" w:line="480" w:lineRule="auto"/>
      <w:jc w:val="both"/>
    </w:pPr>
    <w:rPr>
      <w:rFonts w:asciiTheme="majorHAnsi" w:hAnsiTheme="majorHAns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7712"/>
    <w:rPr>
      <w:color w:val="0563C1" w:themeColor="hyperlink"/>
      <w:u w:val="single"/>
    </w:rPr>
  </w:style>
  <w:style w:type="character" w:styleId="UnresolvedMention">
    <w:name w:val="Unresolved Mention"/>
    <w:basedOn w:val="DefaultParagraphFont"/>
    <w:uiPriority w:val="99"/>
    <w:semiHidden/>
    <w:unhideWhenUsed/>
    <w:rsid w:val="005C77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r-project.org"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2F4164-DBD2-3A4A-BC9D-439B4E7BB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9645</Words>
  <Characters>54980</Characters>
  <Application>Microsoft Office Word</Application>
  <DocSecurity>0</DocSecurity>
  <Lines>458</Lines>
  <Paragraphs>128</Paragraphs>
  <ScaleCrop>false</ScaleCrop>
  <Company/>
  <LinksUpToDate>false</LinksUpToDate>
  <CharactersWithSpaces>64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argrove</dc:creator>
  <cp:keywords/>
  <dc:description/>
  <cp:lastModifiedBy>james margrove</cp:lastModifiedBy>
  <cp:revision>1</cp:revision>
  <dcterms:created xsi:type="dcterms:W3CDTF">2019-01-28T14:40:00Z</dcterms:created>
  <dcterms:modified xsi:type="dcterms:W3CDTF">2019-01-2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b94c22-cfa6-3ced-a2b7-0970fc0395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